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47FBC" w:rsidRPr="000F172C" w:rsidRDefault="00025CFC" w:rsidP="002F378C">
      <w:pPr>
        <w:jc w:val="center"/>
        <w:rPr>
          <w:rFonts w:ascii="Times New Roman" w:hAnsi="Times New Roman" w:cs="Times New Roman"/>
          <w:b/>
          <w:sz w:val="36"/>
        </w:rPr>
      </w:pPr>
      <w:r w:rsidRPr="000F172C">
        <w:rPr>
          <w:rFonts w:ascii="Times New Roman" w:hAnsi="Times New Roman" w:cs="Times New Roman"/>
          <w:b/>
          <w:sz w:val="36"/>
        </w:rPr>
        <w:t>Supplementary Appendix</w:t>
      </w:r>
    </w:p>
    <w:p w:rsidR="000F1B6A" w:rsidRPr="000F172C" w:rsidRDefault="000F1B6A" w:rsidP="002F378C">
      <w:pPr>
        <w:rPr>
          <w:rFonts w:ascii="Times New Roman" w:hAnsi="Times New Roman" w:cs="Times New Roman"/>
        </w:rPr>
      </w:pPr>
      <w:r w:rsidRPr="000F172C">
        <w:rPr>
          <w:rFonts w:ascii="Times New Roman" w:hAnsi="Times New Roman" w:cs="Times New Roman"/>
        </w:rPr>
        <w:t xml:space="preserve">Supplement to: </w:t>
      </w:r>
      <w:r w:rsidR="00565FE3" w:rsidRPr="00565FE3">
        <w:rPr>
          <w:rFonts w:ascii="Times New Roman" w:hAnsi="Times New Roman" w:cs="Times New Roman"/>
        </w:rPr>
        <w:t>Necroptosis and viral myocarditis: tumor necrosis factor α as a novel biomarker for the diagnosis of viral myocarditis</w:t>
      </w:r>
    </w:p>
    <w:p w:rsidR="000F172C" w:rsidRPr="000F172C" w:rsidRDefault="000F1B6A" w:rsidP="002F378C">
      <w:pPr>
        <w:widowControl/>
        <w:jc w:val="left"/>
        <w:rPr>
          <w:rFonts w:ascii="Times New Roman" w:hAnsi="Times New Roman" w:cs="Times New Roman"/>
        </w:rPr>
      </w:pPr>
      <w:r w:rsidRPr="000F172C">
        <w:rPr>
          <w:rFonts w:ascii="Times New Roman" w:hAnsi="Times New Roman" w:cs="Times New Roman"/>
        </w:rPr>
        <w:br w:type="page"/>
      </w:r>
      <w:bookmarkStart w:id="0" w:name="_GoBack"/>
      <w:bookmarkEnd w:id="0"/>
    </w:p>
    <w:sdt>
      <w:sdtPr>
        <w:rPr>
          <w:rFonts w:ascii="Times New Roman" w:eastAsiaTheme="minorEastAsia" w:hAnsi="Times New Roman" w:cs="Times New Roman"/>
          <w:color w:val="auto"/>
          <w:kern w:val="2"/>
          <w:sz w:val="21"/>
          <w:szCs w:val="22"/>
          <w:lang w:val="zh-CN"/>
        </w:rPr>
        <w:id w:val="15670173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0F172C" w:rsidRPr="000F172C" w:rsidRDefault="000F172C" w:rsidP="002F378C">
          <w:pPr>
            <w:pStyle w:val="TOC"/>
            <w:spacing w:line="240" w:lineRule="auto"/>
            <w:rPr>
              <w:rFonts w:ascii="Times New Roman" w:hAnsi="Times New Roman" w:cs="Times New Roman"/>
            </w:rPr>
          </w:pPr>
          <w:r w:rsidRPr="000F172C">
            <w:rPr>
              <w:rFonts w:ascii="Times New Roman" w:hAnsi="Times New Roman" w:cs="Times New Roman"/>
              <w:lang w:val="zh-CN"/>
            </w:rPr>
            <w:t>Contents</w:t>
          </w:r>
        </w:p>
        <w:p w:rsidR="00A8025D" w:rsidRDefault="000F172C">
          <w:pPr>
            <w:pStyle w:val="10"/>
            <w:tabs>
              <w:tab w:val="right" w:leader="dot" w:pos="8296"/>
            </w:tabs>
            <w:rPr>
              <w:noProof/>
            </w:rPr>
          </w:pPr>
          <w:r w:rsidRPr="000F172C">
            <w:rPr>
              <w:rFonts w:ascii="Times New Roman" w:hAnsi="Times New Roman" w:cs="Times New Roman"/>
              <w:b/>
              <w:bCs/>
              <w:lang w:val="zh-CN"/>
            </w:rPr>
            <w:fldChar w:fldCharType="begin"/>
          </w:r>
          <w:r w:rsidRPr="000F172C">
            <w:rPr>
              <w:rFonts w:ascii="Times New Roman" w:hAnsi="Times New Roman" w:cs="Times New Roman"/>
              <w:b/>
              <w:bCs/>
              <w:lang w:val="zh-CN"/>
            </w:rPr>
            <w:instrText xml:space="preserve"> TOC \o "1-3" \h \z \u </w:instrText>
          </w:r>
          <w:r w:rsidRPr="000F172C">
            <w:rPr>
              <w:rFonts w:ascii="Times New Roman" w:hAnsi="Times New Roman" w:cs="Times New Roman"/>
              <w:b/>
              <w:bCs/>
              <w:lang w:val="zh-CN"/>
            </w:rPr>
            <w:fldChar w:fldCharType="separate"/>
          </w:r>
          <w:hyperlink w:anchor="_Toc87864865" w:history="1">
            <w:r w:rsidR="00A8025D" w:rsidRPr="00382B38">
              <w:rPr>
                <w:rStyle w:val="a8"/>
                <w:rFonts w:ascii="Times New Roman" w:hAnsi="Times New Roman" w:cs="Times New Roman"/>
                <w:noProof/>
              </w:rPr>
              <w:t>Meta-analysis on the relationship between serum TNF-alpha and viral myocarditis</w:t>
            </w:r>
            <w:r w:rsidR="00A8025D">
              <w:rPr>
                <w:noProof/>
                <w:webHidden/>
              </w:rPr>
              <w:tab/>
            </w:r>
            <w:r w:rsidR="00A8025D">
              <w:rPr>
                <w:noProof/>
                <w:webHidden/>
              </w:rPr>
              <w:fldChar w:fldCharType="begin"/>
            </w:r>
            <w:r w:rsidR="00A8025D">
              <w:rPr>
                <w:noProof/>
                <w:webHidden/>
              </w:rPr>
              <w:instrText xml:space="preserve"> PAGEREF _Toc87864865 \h </w:instrText>
            </w:r>
            <w:r w:rsidR="00A8025D">
              <w:rPr>
                <w:noProof/>
                <w:webHidden/>
              </w:rPr>
            </w:r>
            <w:r w:rsidR="00A8025D">
              <w:rPr>
                <w:noProof/>
                <w:webHidden/>
              </w:rPr>
              <w:fldChar w:fldCharType="separate"/>
            </w:r>
            <w:r w:rsidR="00A8025D">
              <w:rPr>
                <w:noProof/>
                <w:webHidden/>
              </w:rPr>
              <w:t>1</w:t>
            </w:r>
            <w:r w:rsidR="00A8025D"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87864866" w:history="1">
            <w:r w:rsidRPr="00382B38">
              <w:rPr>
                <w:rStyle w:val="a8"/>
                <w:rFonts w:ascii="Times New Roman" w:hAnsi="Times New Roman" w:cs="Times New Roman"/>
                <w:noProof/>
              </w:rPr>
              <w:t>Search strate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30"/>
            <w:tabs>
              <w:tab w:val="left" w:pos="1470"/>
              <w:tab w:val="right" w:leader="dot" w:pos="8296"/>
            </w:tabs>
            <w:rPr>
              <w:noProof/>
            </w:rPr>
          </w:pPr>
          <w:hyperlink w:anchor="_Toc87864867" w:history="1">
            <w:r w:rsidRPr="00382B38">
              <w:rPr>
                <w:rStyle w:val="a8"/>
                <w:rFonts w:ascii="Times New Roman" w:eastAsia="Arial Unicode MS" w:hAnsi="Times New Roman" w:cs="Times New Roman"/>
                <w:i/>
                <w:iCs/>
                <w:noProof/>
              </w:rPr>
              <w:t>1.1.</w:t>
            </w:r>
            <w:r>
              <w:rPr>
                <w:noProof/>
              </w:rPr>
              <w:tab/>
            </w:r>
            <w:r w:rsidRPr="00382B38">
              <w:rPr>
                <w:rStyle w:val="a8"/>
                <w:rFonts w:ascii="Times New Roman" w:eastAsia="Arial Unicode MS" w:hAnsi="Times New Roman" w:cs="Times New Roman"/>
                <w:i/>
                <w:iCs/>
                <w:noProof/>
              </w:rPr>
              <w:t>PubMed search strate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30"/>
            <w:tabs>
              <w:tab w:val="left" w:pos="1470"/>
              <w:tab w:val="right" w:leader="dot" w:pos="8296"/>
            </w:tabs>
            <w:rPr>
              <w:noProof/>
            </w:rPr>
          </w:pPr>
          <w:hyperlink w:anchor="_Toc87864868" w:history="1">
            <w:r w:rsidRPr="00382B38">
              <w:rPr>
                <w:rStyle w:val="a8"/>
                <w:rFonts w:ascii="Times New Roman" w:eastAsia="Arial Unicode MS" w:hAnsi="Times New Roman" w:cs="Times New Roman"/>
                <w:i/>
                <w:iCs/>
                <w:noProof/>
              </w:rPr>
              <w:t>1.2.</w:t>
            </w:r>
            <w:r>
              <w:rPr>
                <w:noProof/>
              </w:rPr>
              <w:tab/>
            </w:r>
            <w:r w:rsidRPr="00382B38">
              <w:rPr>
                <w:rStyle w:val="a8"/>
                <w:rFonts w:ascii="Times New Roman" w:eastAsia="Arial Unicode MS" w:hAnsi="Times New Roman" w:cs="Times New Roman"/>
                <w:i/>
                <w:iCs/>
                <w:noProof/>
              </w:rPr>
              <w:t>Embases search strate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30"/>
            <w:tabs>
              <w:tab w:val="left" w:pos="1470"/>
              <w:tab w:val="right" w:leader="dot" w:pos="8296"/>
            </w:tabs>
            <w:rPr>
              <w:noProof/>
            </w:rPr>
          </w:pPr>
          <w:hyperlink w:anchor="_Toc87864869" w:history="1">
            <w:r w:rsidRPr="00382B38">
              <w:rPr>
                <w:rStyle w:val="a8"/>
                <w:rFonts w:ascii="Times New Roman" w:eastAsia="Arial Unicode MS" w:hAnsi="Times New Roman" w:cs="Times New Roman"/>
                <w:i/>
                <w:iCs/>
                <w:noProof/>
              </w:rPr>
              <w:t>1.3.</w:t>
            </w:r>
            <w:r>
              <w:rPr>
                <w:noProof/>
              </w:rPr>
              <w:tab/>
            </w:r>
            <w:r w:rsidRPr="00382B38">
              <w:rPr>
                <w:rStyle w:val="a8"/>
                <w:rFonts w:ascii="Times New Roman" w:eastAsia="Arial Unicode MS" w:hAnsi="Times New Roman" w:cs="Times New Roman"/>
                <w:i/>
                <w:iCs/>
                <w:noProof/>
              </w:rPr>
              <w:t>Cochrane Library search strate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30"/>
            <w:tabs>
              <w:tab w:val="left" w:pos="1470"/>
              <w:tab w:val="right" w:leader="dot" w:pos="8296"/>
            </w:tabs>
            <w:rPr>
              <w:noProof/>
            </w:rPr>
          </w:pPr>
          <w:hyperlink w:anchor="_Toc87864870" w:history="1">
            <w:r w:rsidRPr="00382B38">
              <w:rPr>
                <w:rStyle w:val="a8"/>
                <w:rFonts w:ascii="Times New Roman" w:eastAsia="Arial Unicode MS" w:hAnsi="Times New Roman" w:cs="Times New Roman"/>
                <w:i/>
                <w:iCs/>
                <w:noProof/>
              </w:rPr>
              <w:t>1.4.</w:t>
            </w:r>
            <w:r>
              <w:rPr>
                <w:noProof/>
              </w:rPr>
              <w:tab/>
            </w:r>
            <w:r w:rsidRPr="00382B38">
              <w:rPr>
                <w:rStyle w:val="a8"/>
                <w:rFonts w:ascii="Times New Roman" w:eastAsia="Arial Unicode MS" w:hAnsi="Times New Roman" w:cs="Times New Roman"/>
                <w:i/>
                <w:iCs/>
                <w:noProof/>
              </w:rPr>
              <w:t>Scopus search strate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30"/>
            <w:tabs>
              <w:tab w:val="left" w:pos="1470"/>
              <w:tab w:val="right" w:leader="dot" w:pos="8296"/>
            </w:tabs>
            <w:rPr>
              <w:noProof/>
            </w:rPr>
          </w:pPr>
          <w:hyperlink w:anchor="_Toc87864871" w:history="1">
            <w:r w:rsidRPr="00382B38">
              <w:rPr>
                <w:rStyle w:val="a8"/>
                <w:rFonts w:ascii="Times New Roman" w:eastAsia="Arial Unicode MS" w:hAnsi="Times New Roman" w:cs="Times New Roman"/>
                <w:i/>
                <w:iCs/>
                <w:noProof/>
              </w:rPr>
              <w:t>1.5.</w:t>
            </w:r>
            <w:r>
              <w:rPr>
                <w:noProof/>
              </w:rPr>
              <w:tab/>
            </w:r>
            <w:r w:rsidRPr="00382B38">
              <w:rPr>
                <w:rStyle w:val="a8"/>
                <w:rFonts w:ascii="Times New Roman" w:eastAsia="Arial Unicode MS" w:hAnsi="Times New Roman" w:cs="Times New Roman"/>
                <w:i/>
                <w:iCs/>
                <w:noProof/>
              </w:rPr>
              <w:t>Science Direct search strate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30"/>
            <w:tabs>
              <w:tab w:val="left" w:pos="1470"/>
              <w:tab w:val="right" w:leader="dot" w:pos="8296"/>
            </w:tabs>
            <w:rPr>
              <w:noProof/>
            </w:rPr>
          </w:pPr>
          <w:hyperlink w:anchor="_Toc87864872" w:history="1">
            <w:r w:rsidRPr="00382B38">
              <w:rPr>
                <w:rStyle w:val="a8"/>
                <w:rFonts w:ascii="Times New Roman" w:eastAsia="Arial Unicode MS" w:hAnsi="Times New Roman" w:cs="Times New Roman"/>
                <w:i/>
                <w:iCs/>
                <w:noProof/>
              </w:rPr>
              <w:t>1.6.</w:t>
            </w:r>
            <w:r>
              <w:rPr>
                <w:noProof/>
              </w:rPr>
              <w:tab/>
            </w:r>
            <w:r w:rsidRPr="00382B38">
              <w:rPr>
                <w:rStyle w:val="a8"/>
                <w:rFonts w:ascii="Times New Roman" w:eastAsia="Arial Unicode MS" w:hAnsi="Times New Roman" w:cs="Times New Roman"/>
                <w:i/>
                <w:iCs/>
                <w:noProof/>
              </w:rPr>
              <w:t>CNKI search strate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87864873" w:history="1">
            <w:r w:rsidRPr="00382B38">
              <w:rPr>
                <w:rStyle w:val="a8"/>
                <w:rFonts w:ascii="Times New Roman" w:hAnsi="Times New Roman" w:cs="Times New Roman"/>
                <w:noProof/>
              </w:rPr>
              <w:t>Supplementary figu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87864874" w:history="1">
            <w:r w:rsidRPr="00382B38">
              <w:rPr>
                <w:rStyle w:val="a8"/>
                <w:rFonts w:ascii="Times New Roman" w:hAnsi="Times New Roman" w:cs="Times New Roman"/>
                <w:noProof/>
              </w:rPr>
              <w:t>Figure 1 Flow diagram of literature sele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87864875" w:history="1">
            <w:r w:rsidRPr="00382B38">
              <w:rPr>
                <w:rStyle w:val="a8"/>
                <w:rFonts w:ascii="Times New Roman" w:hAnsi="Times New Roman" w:cs="Times New Roman"/>
                <w:noProof/>
              </w:rPr>
              <w:t>Figure 2 Risk of bias of the 65 included studies (red: high; yellow: unclear; green: low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87864876" w:history="1">
            <w:r w:rsidRPr="00382B38">
              <w:rPr>
                <w:rStyle w:val="a8"/>
                <w:rFonts w:ascii="Times New Roman" w:hAnsi="Times New Roman" w:cs="Times New Roman"/>
                <w:noProof/>
              </w:rPr>
              <w:t>Figure 3 Forest plot of pooled serum TNF-α between viral myocarditis and contro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87864877" w:history="1">
            <w:r w:rsidRPr="00382B38">
              <w:rPr>
                <w:rStyle w:val="a8"/>
                <w:rFonts w:ascii="Times New Roman" w:hAnsi="Times New Roman" w:cs="Times New Roman"/>
                <w:noProof/>
              </w:rPr>
              <w:t>Figure 4 Subgroup analysis of pooled serum TNF-α between viral myocarditis and contro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87864878" w:history="1">
            <w:r w:rsidRPr="00382B38">
              <w:rPr>
                <w:rStyle w:val="a8"/>
                <w:rFonts w:ascii="Times New Roman" w:hAnsi="Times New Roman" w:cs="Times New Roman"/>
                <w:noProof/>
              </w:rPr>
              <w:t>Figure 5 Forest plot of pooled serum TNF-α between viral myocarditis in acute and recovery st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87864879" w:history="1">
            <w:r w:rsidRPr="00382B38">
              <w:rPr>
                <w:rStyle w:val="a8"/>
                <w:rFonts w:ascii="Times New Roman" w:hAnsi="Times New Roman" w:cs="Times New Roman"/>
                <w:noProof/>
              </w:rPr>
              <w:t>Figure 6 Forest plot of pooled serum TNF-α between viral myocarditis in recovery stage and contro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87864880" w:history="1">
            <w:r w:rsidRPr="00382B38">
              <w:rPr>
                <w:rStyle w:val="a8"/>
                <w:rFonts w:ascii="Times New Roman" w:hAnsi="Times New Roman" w:cs="Times New Roman"/>
                <w:noProof/>
              </w:rPr>
              <w:t>Figure 7 Diagnostic accuracy of serum TNF-α in diagnosis viral myocardit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87864881" w:history="1">
            <w:r w:rsidRPr="00382B38">
              <w:rPr>
                <w:rStyle w:val="a8"/>
                <w:rFonts w:ascii="Times New Roman" w:hAnsi="Times New Roman" w:cs="Times New Roman"/>
                <w:noProof/>
              </w:rPr>
              <w:t>Figure 8 SORC for the diagnostic accuracy of serum TNF-α in diagnosis viral myocardit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8025D" w:rsidRDefault="00A8025D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87864882" w:history="1">
            <w:r w:rsidRPr="00382B38">
              <w:rPr>
                <w:rStyle w:val="a8"/>
                <w:rFonts w:ascii="Times New Roman" w:hAnsi="Times New Roman" w:cs="Times New Roman"/>
                <w:noProof/>
              </w:rPr>
              <w:t>Included stud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78648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F172C" w:rsidRPr="000F172C" w:rsidRDefault="000F172C" w:rsidP="002F378C">
          <w:pPr>
            <w:rPr>
              <w:rFonts w:ascii="Times New Roman" w:hAnsi="Times New Roman" w:cs="Times New Roman"/>
            </w:rPr>
          </w:pPr>
          <w:r w:rsidRPr="000F172C">
            <w:rPr>
              <w:rFonts w:ascii="Times New Roman" w:hAnsi="Times New Roman" w:cs="Times New Roman"/>
              <w:b/>
              <w:bCs/>
              <w:lang w:val="zh-CN"/>
            </w:rPr>
            <w:fldChar w:fldCharType="end"/>
          </w:r>
        </w:p>
      </w:sdtContent>
    </w:sdt>
    <w:p w:rsidR="000F172C" w:rsidRPr="000F172C" w:rsidRDefault="000F172C" w:rsidP="002F378C">
      <w:pPr>
        <w:rPr>
          <w:rFonts w:ascii="Times New Roman" w:hAnsi="Times New Roman" w:cs="Times New Roman" w:hint="eastAsia"/>
        </w:rPr>
        <w:sectPr w:rsidR="000F172C" w:rsidRPr="000F172C">
          <w:foot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2B2561" w:rsidRPr="000F172C" w:rsidRDefault="000F1B6A" w:rsidP="002F378C">
      <w:pPr>
        <w:pStyle w:val="1"/>
        <w:spacing w:line="240" w:lineRule="auto"/>
        <w:rPr>
          <w:rFonts w:ascii="Times New Roman" w:hAnsi="Times New Roman" w:cs="Times New Roman"/>
          <w:sz w:val="28"/>
        </w:rPr>
      </w:pPr>
      <w:bookmarkStart w:id="1" w:name="_Toc87864865"/>
      <w:r w:rsidRPr="000F172C">
        <w:rPr>
          <w:rFonts w:ascii="Times New Roman" w:hAnsi="Times New Roman" w:cs="Times New Roman"/>
          <w:sz w:val="28"/>
        </w:rPr>
        <w:lastRenderedPageBreak/>
        <w:t>Meta-analysis on the relationship between serum TNF-alpha and viral myocarditis</w:t>
      </w:r>
      <w:bookmarkEnd w:id="1"/>
    </w:p>
    <w:p w:rsidR="002B2561" w:rsidRPr="000F172C" w:rsidRDefault="002B2561" w:rsidP="002F378C">
      <w:pPr>
        <w:pStyle w:val="2"/>
        <w:spacing w:line="240" w:lineRule="auto"/>
        <w:rPr>
          <w:rFonts w:ascii="Times New Roman" w:hAnsi="Times New Roman" w:cs="Times New Roman"/>
        </w:rPr>
      </w:pPr>
      <w:bookmarkStart w:id="2" w:name="_Toc87864866"/>
      <w:r w:rsidRPr="000F172C">
        <w:rPr>
          <w:rFonts w:ascii="Times New Roman" w:hAnsi="Times New Roman" w:cs="Times New Roman"/>
        </w:rPr>
        <w:t>Search strategy</w:t>
      </w:r>
      <w:bookmarkEnd w:id="2"/>
      <w:r w:rsidRPr="000F172C">
        <w:rPr>
          <w:rFonts w:ascii="Times New Roman" w:hAnsi="Times New Roman" w:cs="Times New Roman"/>
        </w:rPr>
        <w:t xml:space="preserve"> </w:t>
      </w:r>
    </w:p>
    <w:p w:rsidR="002B2561" w:rsidRPr="000F172C" w:rsidRDefault="002B2561" w:rsidP="002F378C">
      <w:pPr>
        <w:pStyle w:val="3"/>
        <w:numPr>
          <w:ilvl w:val="1"/>
          <w:numId w:val="1"/>
        </w:numPr>
        <w:spacing w:line="240" w:lineRule="auto"/>
        <w:rPr>
          <w:rStyle w:val="a5"/>
          <w:rFonts w:ascii="Times New Roman" w:eastAsia="Arial Unicode MS" w:hAnsi="Times New Roman" w:cs="Times New Roman"/>
          <w:b w:val="0"/>
          <w:i w:val="0"/>
          <w:color w:val="auto"/>
          <w:sz w:val="20"/>
          <w:szCs w:val="20"/>
        </w:rPr>
      </w:pPr>
      <w:bookmarkStart w:id="3" w:name="_Toc49865299"/>
      <w:bookmarkStart w:id="4" w:name="_Toc65498754"/>
      <w:bookmarkStart w:id="5" w:name="_Toc83565725"/>
      <w:bookmarkStart w:id="6" w:name="_Toc87864867"/>
      <w:r w:rsidRPr="000F172C">
        <w:rPr>
          <w:rStyle w:val="a5"/>
          <w:rFonts w:ascii="Times New Roman" w:eastAsia="Arial Unicode MS" w:hAnsi="Times New Roman" w:cs="Times New Roman"/>
          <w:color w:val="auto"/>
          <w:sz w:val="20"/>
          <w:szCs w:val="20"/>
        </w:rPr>
        <w:t>PubMed search strategy</w:t>
      </w:r>
      <w:bookmarkEnd w:id="3"/>
      <w:bookmarkEnd w:id="4"/>
      <w:bookmarkEnd w:id="5"/>
      <w:bookmarkEnd w:id="6"/>
    </w:p>
    <w:p w:rsidR="002B2561" w:rsidRPr="000F172C" w:rsidRDefault="002B2561" w:rsidP="002F378C">
      <w:pPr>
        <w:rPr>
          <w:rFonts w:ascii="Times New Roman" w:eastAsia="Arial Unicode MS" w:hAnsi="Times New Roman" w:cs="Times New Roman"/>
          <w:sz w:val="20"/>
          <w:szCs w:val="20"/>
        </w:rPr>
      </w:pPr>
      <w:proofErr w:type="spellStart"/>
      <w:r w:rsidRPr="000F172C">
        <w:rPr>
          <w:rFonts w:ascii="Times New Roman" w:eastAsia="Arial Unicode MS" w:hAnsi="Times New Roman" w:cs="Times New Roman"/>
          <w:sz w:val="20"/>
          <w:szCs w:val="20"/>
        </w:rPr>
        <w:t>Pubmed</w:t>
      </w:r>
      <w:proofErr w:type="spellEnd"/>
      <w:r w:rsidRPr="000F172C">
        <w:rPr>
          <w:rFonts w:ascii="Times New Roman" w:eastAsia="Arial Unicode MS" w:hAnsi="Times New Roman" w:cs="Times New Roman"/>
          <w:sz w:val="20"/>
          <w:szCs w:val="20"/>
        </w:rPr>
        <w:t xml:space="preserve"> was searched on 23/10/21 without language limitation.</w:t>
      </w:r>
    </w:p>
    <w:p w:rsidR="00FB5D04" w:rsidRPr="000F172C" w:rsidRDefault="00FB5D04" w:rsidP="002F378C">
      <w:pPr>
        <w:rPr>
          <w:rFonts w:ascii="Times New Roman" w:hAnsi="Times New Roman" w:cs="Times New Roman"/>
        </w:rPr>
      </w:pPr>
      <w:r w:rsidRPr="000F172C">
        <w:rPr>
          <w:rFonts w:ascii="Times New Roman" w:hAnsi="Times New Roman" w:cs="Times New Roman"/>
        </w:rPr>
        <w:t xml:space="preserve"> </w:t>
      </w:r>
    </w:p>
    <w:p w:rsidR="002B2561" w:rsidRPr="000F172C" w:rsidRDefault="00FB5D04" w:rsidP="002F378C">
      <w:pPr>
        <w:pStyle w:val="a6"/>
        <w:widowControl/>
        <w:numPr>
          <w:ilvl w:val="0"/>
          <w:numId w:val="2"/>
        </w:numPr>
        <w:ind w:firstLineChars="0"/>
        <w:jc w:val="left"/>
        <w:rPr>
          <w:rFonts w:ascii="Times New Roman" w:hAnsi="Times New Roman" w:cs="Times New Roman"/>
          <w:sz w:val="20"/>
          <w:szCs w:val="20"/>
        </w:rPr>
      </w:pPr>
      <w:r w:rsidRPr="000F172C">
        <w:rPr>
          <w:rFonts w:ascii="Times New Roman" w:hAnsi="Times New Roman" w:cs="Times New Roman"/>
          <w:sz w:val="20"/>
          <w:szCs w:val="20"/>
        </w:rPr>
        <w:t>(“</w:t>
      </w:r>
      <w:r w:rsidRPr="000F172C">
        <w:rPr>
          <w:rFonts w:ascii="Times New Roman" w:hAnsi="Times New Roman" w:cs="Times New Roman"/>
        </w:rPr>
        <w:t>Tumor Necrosis Factor alpha</w:t>
      </w:r>
      <w:r w:rsidRPr="000F172C">
        <w:rPr>
          <w:rFonts w:ascii="Times New Roman" w:hAnsi="Times New Roman" w:cs="Times New Roman"/>
          <w:sz w:val="20"/>
          <w:szCs w:val="20"/>
        </w:rPr>
        <w:t>”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 xml:space="preserve"> [</w:t>
      </w:r>
      <w:proofErr w:type="spellStart"/>
      <w:r w:rsidRPr="000F172C">
        <w:rPr>
          <w:rFonts w:ascii="Times New Roman" w:eastAsia="Arial Unicode MS" w:hAnsi="Times New Roman" w:cs="Times New Roman"/>
          <w:sz w:val="20"/>
          <w:szCs w:val="20"/>
        </w:rPr>
        <w:t>tiab</w:t>
      </w:r>
      <w:proofErr w:type="spellEnd"/>
      <w:r w:rsidRPr="000F172C">
        <w:rPr>
          <w:rFonts w:ascii="Times New Roman" w:eastAsia="Arial Unicode MS" w:hAnsi="Times New Roman" w:cs="Times New Roman"/>
          <w:sz w:val="20"/>
          <w:szCs w:val="20"/>
        </w:rPr>
        <w:t>]</w:t>
      </w:r>
      <w:r w:rsidRPr="000F172C">
        <w:rPr>
          <w:rFonts w:ascii="Times New Roman" w:hAnsi="Times New Roman" w:cs="Times New Roman"/>
          <w:sz w:val="20"/>
          <w:szCs w:val="20"/>
        </w:rPr>
        <w:t xml:space="preserve"> OR “</w:t>
      </w:r>
      <w:proofErr w:type="spellStart"/>
      <w:r w:rsidRPr="000F172C">
        <w:rPr>
          <w:rFonts w:ascii="Times New Roman" w:hAnsi="Times New Roman" w:cs="Times New Roman"/>
        </w:rPr>
        <w:t>Cachectin</w:t>
      </w:r>
      <w:proofErr w:type="spellEnd"/>
      <w:r w:rsidRPr="000F172C">
        <w:rPr>
          <w:rFonts w:ascii="Times New Roman" w:hAnsi="Times New Roman" w:cs="Times New Roman"/>
          <w:sz w:val="20"/>
          <w:szCs w:val="20"/>
        </w:rPr>
        <w:t>”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 xml:space="preserve"> [</w:t>
      </w:r>
      <w:proofErr w:type="spellStart"/>
      <w:r w:rsidRPr="000F172C">
        <w:rPr>
          <w:rFonts w:ascii="Times New Roman" w:eastAsia="Arial Unicode MS" w:hAnsi="Times New Roman" w:cs="Times New Roman"/>
          <w:sz w:val="20"/>
          <w:szCs w:val="20"/>
        </w:rPr>
        <w:t>tiab</w:t>
      </w:r>
      <w:proofErr w:type="spellEnd"/>
      <w:r w:rsidRPr="000F172C">
        <w:rPr>
          <w:rFonts w:ascii="Times New Roman" w:eastAsia="Arial Unicode MS" w:hAnsi="Times New Roman" w:cs="Times New Roman"/>
          <w:sz w:val="20"/>
          <w:szCs w:val="20"/>
        </w:rPr>
        <w:t>]</w:t>
      </w:r>
      <w:r w:rsidRPr="000F172C">
        <w:rPr>
          <w:rFonts w:ascii="Times New Roman" w:hAnsi="Times New Roman" w:cs="Times New Roman"/>
          <w:sz w:val="20"/>
          <w:szCs w:val="20"/>
        </w:rPr>
        <w:t xml:space="preserve"> OR “</w:t>
      </w:r>
      <w:proofErr w:type="spellStart"/>
      <w:r w:rsidRPr="000F172C">
        <w:rPr>
          <w:rFonts w:ascii="Times New Roman" w:hAnsi="Times New Roman" w:cs="Times New Roman"/>
        </w:rPr>
        <w:t>Cachectin</w:t>
      </w:r>
      <w:proofErr w:type="spellEnd"/>
      <w:r w:rsidRPr="000F172C">
        <w:rPr>
          <w:rFonts w:ascii="Times New Roman" w:hAnsi="Times New Roman" w:cs="Times New Roman"/>
        </w:rPr>
        <w:t>-Tumor Necrosis Factor</w:t>
      </w:r>
      <w:r w:rsidRPr="000F172C">
        <w:rPr>
          <w:rFonts w:ascii="Times New Roman" w:hAnsi="Times New Roman" w:cs="Times New Roman"/>
          <w:sz w:val="20"/>
          <w:szCs w:val="20"/>
        </w:rPr>
        <w:t>”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 xml:space="preserve"> [</w:t>
      </w:r>
      <w:proofErr w:type="spellStart"/>
      <w:r w:rsidRPr="000F172C">
        <w:rPr>
          <w:rFonts w:ascii="Times New Roman" w:eastAsia="Arial Unicode MS" w:hAnsi="Times New Roman" w:cs="Times New Roman"/>
          <w:sz w:val="20"/>
          <w:szCs w:val="20"/>
        </w:rPr>
        <w:t>tiab</w:t>
      </w:r>
      <w:proofErr w:type="spellEnd"/>
      <w:r w:rsidRPr="000F172C">
        <w:rPr>
          <w:rFonts w:ascii="Times New Roman" w:eastAsia="Arial Unicode MS" w:hAnsi="Times New Roman" w:cs="Times New Roman"/>
          <w:sz w:val="20"/>
          <w:szCs w:val="20"/>
        </w:rPr>
        <w:t>]</w:t>
      </w:r>
      <w:r w:rsidRPr="000F172C">
        <w:rPr>
          <w:rFonts w:ascii="Times New Roman" w:hAnsi="Times New Roman" w:cs="Times New Roman"/>
        </w:rPr>
        <w:t xml:space="preserve"> OR “</w:t>
      </w:r>
      <w:proofErr w:type="spellStart"/>
      <w:r w:rsidRPr="000F172C">
        <w:rPr>
          <w:rFonts w:ascii="Times New Roman" w:hAnsi="Times New Roman" w:cs="Times New Roman"/>
        </w:rPr>
        <w:t>Cachectin</w:t>
      </w:r>
      <w:proofErr w:type="spellEnd"/>
      <w:r w:rsidRPr="000F172C">
        <w:rPr>
          <w:rFonts w:ascii="Times New Roman" w:hAnsi="Times New Roman" w:cs="Times New Roman"/>
        </w:rPr>
        <w:t xml:space="preserve"> Tumor Necrosis Factor”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 xml:space="preserve"> [</w:t>
      </w:r>
      <w:proofErr w:type="spellStart"/>
      <w:r w:rsidRPr="000F172C">
        <w:rPr>
          <w:rFonts w:ascii="Times New Roman" w:eastAsia="Arial Unicode MS" w:hAnsi="Times New Roman" w:cs="Times New Roman"/>
          <w:sz w:val="20"/>
          <w:szCs w:val="20"/>
        </w:rPr>
        <w:t>tiab</w:t>
      </w:r>
      <w:proofErr w:type="spellEnd"/>
      <w:r w:rsidRPr="000F172C">
        <w:rPr>
          <w:rFonts w:ascii="Times New Roman" w:eastAsia="Arial Unicode MS" w:hAnsi="Times New Roman" w:cs="Times New Roman"/>
          <w:sz w:val="20"/>
          <w:szCs w:val="20"/>
        </w:rPr>
        <w:t>]</w:t>
      </w:r>
      <w:r w:rsidRPr="000F172C">
        <w:rPr>
          <w:rFonts w:ascii="Times New Roman" w:hAnsi="Times New Roman" w:cs="Times New Roman"/>
        </w:rPr>
        <w:t xml:space="preserve"> OR “Tumor Necrosis Factor Ligand Superfamily Member 2”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 xml:space="preserve"> [</w:t>
      </w:r>
      <w:proofErr w:type="spellStart"/>
      <w:r w:rsidRPr="000F172C">
        <w:rPr>
          <w:rFonts w:ascii="Times New Roman" w:eastAsia="Arial Unicode MS" w:hAnsi="Times New Roman" w:cs="Times New Roman"/>
          <w:sz w:val="20"/>
          <w:szCs w:val="20"/>
        </w:rPr>
        <w:t>tiab</w:t>
      </w:r>
      <w:proofErr w:type="spellEnd"/>
      <w:r w:rsidRPr="000F172C">
        <w:rPr>
          <w:rFonts w:ascii="Times New Roman" w:eastAsia="Arial Unicode MS" w:hAnsi="Times New Roman" w:cs="Times New Roman"/>
          <w:sz w:val="20"/>
          <w:szCs w:val="20"/>
        </w:rPr>
        <w:t>]</w:t>
      </w:r>
      <w:r w:rsidRPr="000F172C">
        <w:rPr>
          <w:rFonts w:ascii="Times New Roman" w:hAnsi="Times New Roman" w:cs="Times New Roman"/>
        </w:rPr>
        <w:t xml:space="preserve"> OR “Tumor Necrosis Factor”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 xml:space="preserve"> [</w:t>
      </w:r>
      <w:proofErr w:type="spellStart"/>
      <w:r w:rsidRPr="000F172C">
        <w:rPr>
          <w:rFonts w:ascii="Times New Roman" w:eastAsia="Arial Unicode MS" w:hAnsi="Times New Roman" w:cs="Times New Roman"/>
          <w:sz w:val="20"/>
          <w:szCs w:val="20"/>
        </w:rPr>
        <w:t>tiab</w:t>
      </w:r>
      <w:proofErr w:type="spellEnd"/>
      <w:r w:rsidRPr="000F172C">
        <w:rPr>
          <w:rFonts w:ascii="Times New Roman" w:eastAsia="Arial Unicode MS" w:hAnsi="Times New Roman" w:cs="Times New Roman"/>
          <w:sz w:val="20"/>
          <w:szCs w:val="20"/>
        </w:rPr>
        <w:t>]</w:t>
      </w:r>
      <w:r w:rsidRPr="000F172C">
        <w:rPr>
          <w:rFonts w:ascii="Times New Roman" w:hAnsi="Times New Roman" w:cs="Times New Roman"/>
        </w:rPr>
        <w:t xml:space="preserve"> OR “TNF Superfamily, Member 2”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 xml:space="preserve"> [</w:t>
      </w:r>
      <w:proofErr w:type="spellStart"/>
      <w:r w:rsidRPr="000F172C">
        <w:rPr>
          <w:rFonts w:ascii="Times New Roman" w:eastAsia="Arial Unicode MS" w:hAnsi="Times New Roman" w:cs="Times New Roman"/>
          <w:sz w:val="20"/>
          <w:szCs w:val="20"/>
        </w:rPr>
        <w:t>tiab</w:t>
      </w:r>
      <w:proofErr w:type="spellEnd"/>
      <w:r w:rsidRPr="000F172C">
        <w:rPr>
          <w:rFonts w:ascii="Times New Roman" w:eastAsia="Arial Unicode MS" w:hAnsi="Times New Roman" w:cs="Times New Roman"/>
          <w:sz w:val="20"/>
          <w:szCs w:val="20"/>
        </w:rPr>
        <w:t>]</w:t>
      </w:r>
      <w:r w:rsidRPr="000F172C">
        <w:rPr>
          <w:rFonts w:ascii="Times New Roman" w:hAnsi="Times New Roman" w:cs="Times New Roman"/>
        </w:rPr>
        <w:t xml:space="preserve"> OR “</w:t>
      </w:r>
      <w:proofErr w:type="spellStart"/>
      <w:r w:rsidRPr="000F172C">
        <w:rPr>
          <w:rFonts w:ascii="Times New Roman" w:hAnsi="Times New Roman" w:cs="Times New Roman"/>
        </w:rPr>
        <w:t>TNFalpha</w:t>
      </w:r>
      <w:proofErr w:type="spellEnd"/>
      <w:r w:rsidRPr="000F172C">
        <w:rPr>
          <w:rFonts w:ascii="Times New Roman" w:hAnsi="Times New Roman" w:cs="Times New Roman"/>
        </w:rPr>
        <w:t>”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 xml:space="preserve"> [</w:t>
      </w:r>
      <w:proofErr w:type="spellStart"/>
      <w:r w:rsidRPr="000F172C">
        <w:rPr>
          <w:rFonts w:ascii="Times New Roman" w:eastAsia="Arial Unicode MS" w:hAnsi="Times New Roman" w:cs="Times New Roman"/>
          <w:sz w:val="20"/>
          <w:szCs w:val="20"/>
        </w:rPr>
        <w:t>tiab</w:t>
      </w:r>
      <w:proofErr w:type="spellEnd"/>
      <w:r w:rsidRPr="000F172C">
        <w:rPr>
          <w:rFonts w:ascii="Times New Roman" w:eastAsia="Arial Unicode MS" w:hAnsi="Times New Roman" w:cs="Times New Roman"/>
          <w:sz w:val="20"/>
          <w:szCs w:val="20"/>
        </w:rPr>
        <w:t>]</w:t>
      </w:r>
      <w:r w:rsidRPr="000F172C">
        <w:rPr>
          <w:rFonts w:ascii="Times New Roman" w:hAnsi="Times New Roman" w:cs="Times New Roman"/>
        </w:rPr>
        <w:t xml:space="preserve"> OR “TNF-alpha”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 xml:space="preserve"> [</w:t>
      </w:r>
      <w:proofErr w:type="spellStart"/>
      <w:r w:rsidRPr="000F172C">
        <w:rPr>
          <w:rFonts w:ascii="Times New Roman" w:eastAsia="Arial Unicode MS" w:hAnsi="Times New Roman" w:cs="Times New Roman"/>
          <w:sz w:val="20"/>
          <w:szCs w:val="20"/>
        </w:rPr>
        <w:t>tiab</w:t>
      </w:r>
      <w:proofErr w:type="spellEnd"/>
      <w:r w:rsidRPr="000F172C">
        <w:rPr>
          <w:rFonts w:ascii="Times New Roman" w:eastAsia="Arial Unicode MS" w:hAnsi="Times New Roman" w:cs="Times New Roman"/>
          <w:sz w:val="20"/>
          <w:szCs w:val="20"/>
        </w:rPr>
        <w:t>]</w:t>
      </w:r>
      <w:r w:rsidRPr="000F172C">
        <w:rPr>
          <w:rFonts w:ascii="Times New Roman" w:hAnsi="Times New Roman" w:cs="Times New Roman"/>
        </w:rPr>
        <w:t xml:space="preserve"> OR “TNFα”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 xml:space="preserve"> [</w:t>
      </w:r>
      <w:proofErr w:type="spellStart"/>
      <w:r w:rsidRPr="000F172C">
        <w:rPr>
          <w:rFonts w:ascii="Times New Roman" w:eastAsia="Arial Unicode MS" w:hAnsi="Times New Roman" w:cs="Times New Roman"/>
          <w:sz w:val="20"/>
          <w:szCs w:val="20"/>
        </w:rPr>
        <w:t>tiab</w:t>
      </w:r>
      <w:proofErr w:type="spellEnd"/>
      <w:r w:rsidRPr="000F172C">
        <w:rPr>
          <w:rFonts w:ascii="Times New Roman" w:eastAsia="Arial Unicode MS" w:hAnsi="Times New Roman" w:cs="Times New Roman"/>
          <w:sz w:val="20"/>
          <w:szCs w:val="20"/>
        </w:rPr>
        <w:t>]</w:t>
      </w:r>
      <w:r w:rsidRPr="000F172C">
        <w:rPr>
          <w:rFonts w:ascii="Times New Roman" w:hAnsi="Times New Roman" w:cs="Times New Roman"/>
        </w:rPr>
        <w:t xml:space="preserve"> OR “TNF-α”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 xml:space="preserve"> [</w:t>
      </w:r>
      <w:proofErr w:type="spellStart"/>
      <w:r w:rsidRPr="000F172C">
        <w:rPr>
          <w:rFonts w:ascii="Times New Roman" w:eastAsia="Arial Unicode MS" w:hAnsi="Times New Roman" w:cs="Times New Roman"/>
          <w:sz w:val="20"/>
          <w:szCs w:val="20"/>
        </w:rPr>
        <w:t>tiab</w:t>
      </w:r>
      <w:proofErr w:type="spellEnd"/>
      <w:r w:rsidRPr="000F172C">
        <w:rPr>
          <w:rFonts w:ascii="Times New Roman" w:eastAsia="Arial Unicode MS" w:hAnsi="Times New Roman" w:cs="Times New Roman"/>
          <w:sz w:val="20"/>
          <w:szCs w:val="20"/>
        </w:rPr>
        <w:t>]</w:t>
      </w:r>
      <w:r w:rsidRPr="000F172C">
        <w:rPr>
          <w:rFonts w:ascii="Times New Roman" w:hAnsi="Times New Roman" w:cs="Times New Roman"/>
        </w:rPr>
        <w:t xml:space="preserve"> OR“TNF”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 xml:space="preserve"> [</w:t>
      </w:r>
      <w:proofErr w:type="spellStart"/>
      <w:r w:rsidRPr="000F172C">
        <w:rPr>
          <w:rFonts w:ascii="Times New Roman" w:eastAsia="Arial Unicode MS" w:hAnsi="Times New Roman" w:cs="Times New Roman"/>
          <w:sz w:val="20"/>
          <w:szCs w:val="20"/>
        </w:rPr>
        <w:t>tiab</w:t>
      </w:r>
      <w:proofErr w:type="spellEnd"/>
      <w:r w:rsidRPr="000F172C">
        <w:rPr>
          <w:rFonts w:ascii="Times New Roman" w:eastAsia="Arial Unicode MS" w:hAnsi="Times New Roman" w:cs="Times New Roman"/>
          <w:sz w:val="20"/>
          <w:szCs w:val="20"/>
        </w:rPr>
        <w:t>]</w:t>
      </w:r>
      <w:r w:rsidRPr="000F172C">
        <w:rPr>
          <w:rFonts w:ascii="Times New Roman" w:hAnsi="Times New Roman" w:cs="Times New Roman"/>
        </w:rPr>
        <w:t>)</w:t>
      </w:r>
    </w:p>
    <w:p w:rsidR="00FB5D04" w:rsidRPr="000F172C" w:rsidRDefault="002B2561" w:rsidP="002F378C">
      <w:pPr>
        <w:pStyle w:val="a6"/>
        <w:widowControl/>
        <w:numPr>
          <w:ilvl w:val="0"/>
          <w:numId w:val="2"/>
        </w:numPr>
        <w:ind w:firstLineChars="0"/>
        <w:jc w:val="left"/>
        <w:rPr>
          <w:rFonts w:ascii="Times New Roman" w:hAnsi="Times New Roman" w:cs="Times New Roman"/>
          <w:sz w:val="20"/>
          <w:szCs w:val="20"/>
        </w:rPr>
      </w:pPr>
      <w:r w:rsidRPr="000F172C">
        <w:rPr>
          <w:rFonts w:ascii="Times New Roman" w:hAnsi="Times New Roman" w:cs="Times New Roman"/>
          <w:sz w:val="20"/>
          <w:szCs w:val="20"/>
        </w:rPr>
        <w:t>(“</w:t>
      </w:r>
      <w:r w:rsidR="00FB5D04" w:rsidRPr="000F172C">
        <w:rPr>
          <w:rFonts w:ascii="Times New Roman" w:hAnsi="Times New Roman" w:cs="Times New Roman"/>
          <w:sz w:val="20"/>
          <w:szCs w:val="20"/>
        </w:rPr>
        <w:t>viral myocarditis</w:t>
      </w:r>
      <w:r w:rsidRPr="000F172C">
        <w:rPr>
          <w:rFonts w:ascii="Times New Roman" w:hAnsi="Times New Roman" w:cs="Times New Roman"/>
          <w:sz w:val="20"/>
          <w:szCs w:val="20"/>
        </w:rPr>
        <w:t>”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 xml:space="preserve"> [</w:t>
      </w:r>
      <w:proofErr w:type="spellStart"/>
      <w:r w:rsidRPr="000F172C">
        <w:rPr>
          <w:rFonts w:ascii="Times New Roman" w:eastAsia="Arial Unicode MS" w:hAnsi="Times New Roman" w:cs="Times New Roman"/>
          <w:sz w:val="20"/>
          <w:szCs w:val="20"/>
        </w:rPr>
        <w:t>tiab</w:t>
      </w:r>
      <w:proofErr w:type="spellEnd"/>
      <w:r w:rsidRPr="000F172C">
        <w:rPr>
          <w:rFonts w:ascii="Times New Roman" w:eastAsia="Arial Unicode MS" w:hAnsi="Times New Roman" w:cs="Times New Roman"/>
          <w:sz w:val="20"/>
          <w:szCs w:val="20"/>
        </w:rPr>
        <w:t>]</w:t>
      </w:r>
      <w:r w:rsidR="00FB5D04" w:rsidRPr="000F172C">
        <w:rPr>
          <w:rFonts w:ascii="Times New Roman" w:eastAsia="Arial Unicode MS" w:hAnsi="Times New Roman" w:cs="Times New Roman"/>
          <w:sz w:val="20"/>
          <w:szCs w:val="20"/>
        </w:rPr>
        <w:t xml:space="preserve"> OR</w:t>
      </w:r>
      <w:r w:rsidR="00FB5D04" w:rsidRPr="000F172C">
        <w:rPr>
          <w:rFonts w:ascii="Times New Roman" w:hAnsi="Times New Roman" w:cs="Times New Roman"/>
        </w:rPr>
        <w:t xml:space="preserve"> "</w:t>
      </w:r>
      <w:proofErr w:type="spellStart"/>
      <w:r w:rsidR="00FB5D04" w:rsidRPr="000F172C">
        <w:rPr>
          <w:rFonts w:ascii="Times New Roman" w:hAnsi="Times New Roman" w:cs="Times New Roman"/>
        </w:rPr>
        <w:t>Myocarditides</w:t>
      </w:r>
      <w:proofErr w:type="spellEnd"/>
      <w:r w:rsidR="00FB5D04" w:rsidRPr="000F172C">
        <w:rPr>
          <w:rFonts w:ascii="Times New Roman" w:hAnsi="Times New Roman" w:cs="Times New Roman"/>
        </w:rPr>
        <w:t>"</w:t>
      </w:r>
      <w:r w:rsidR="00FB5D04" w:rsidRPr="000F172C">
        <w:rPr>
          <w:rFonts w:ascii="Times New Roman" w:eastAsia="Arial Unicode MS" w:hAnsi="Times New Roman" w:cs="Times New Roman"/>
          <w:sz w:val="20"/>
          <w:szCs w:val="20"/>
        </w:rPr>
        <w:t>[</w:t>
      </w:r>
      <w:proofErr w:type="spellStart"/>
      <w:r w:rsidR="00FB5D04" w:rsidRPr="000F172C">
        <w:rPr>
          <w:rFonts w:ascii="Times New Roman" w:eastAsia="Arial Unicode MS" w:hAnsi="Times New Roman" w:cs="Times New Roman"/>
          <w:sz w:val="20"/>
          <w:szCs w:val="20"/>
        </w:rPr>
        <w:t>tiab</w:t>
      </w:r>
      <w:proofErr w:type="spellEnd"/>
      <w:r w:rsidR="00FB5D04" w:rsidRPr="000F172C">
        <w:rPr>
          <w:rFonts w:ascii="Times New Roman" w:eastAsia="Arial Unicode MS" w:hAnsi="Times New Roman" w:cs="Times New Roman"/>
          <w:sz w:val="20"/>
          <w:szCs w:val="20"/>
        </w:rPr>
        <w:t>]</w:t>
      </w:r>
      <w:r w:rsidR="00FB5D04" w:rsidRPr="000F172C">
        <w:rPr>
          <w:rFonts w:ascii="Times New Roman" w:hAnsi="Times New Roman" w:cs="Times New Roman"/>
        </w:rPr>
        <w:t xml:space="preserve"> OR "myocarditis"</w:t>
      </w:r>
      <w:r w:rsidR="00FB5D04" w:rsidRPr="000F172C">
        <w:rPr>
          <w:rFonts w:ascii="Times New Roman" w:eastAsia="Arial Unicode MS" w:hAnsi="Times New Roman" w:cs="Times New Roman"/>
          <w:sz w:val="20"/>
          <w:szCs w:val="20"/>
        </w:rPr>
        <w:t>[</w:t>
      </w:r>
      <w:proofErr w:type="spellStart"/>
      <w:r w:rsidR="00FB5D04" w:rsidRPr="000F172C">
        <w:rPr>
          <w:rFonts w:ascii="Times New Roman" w:eastAsia="Arial Unicode MS" w:hAnsi="Times New Roman" w:cs="Times New Roman"/>
          <w:sz w:val="20"/>
          <w:szCs w:val="20"/>
        </w:rPr>
        <w:t>tiab</w:t>
      </w:r>
      <w:proofErr w:type="spellEnd"/>
      <w:r w:rsidR="00FB5D04" w:rsidRPr="000F172C">
        <w:rPr>
          <w:rFonts w:ascii="Times New Roman" w:eastAsia="Arial Unicode MS" w:hAnsi="Times New Roman" w:cs="Times New Roman"/>
          <w:sz w:val="20"/>
          <w:szCs w:val="20"/>
        </w:rPr>
        <w:t>]</w:t>
      </w:r>
      <w:r w:rsidRPr="000F172C">
        <w:rPr>
          <w:rFonts w:ascii="Times New Roman" w:hAnsi="Times New Roman" w:cs="Times New Roman"/>
          <w:sz w:val="20"/>
          <w:szCs w:val="20"/>
        </w:rPr>
        <w:t>)</w:t>
      </w:r>
    </w:p>
    <w:p w:rsidR="002B2561" w:rsidRPr="000F172C" w:rsidRDefault="002B2561" w:rsidP="002F378C">
      <w:pPr>
        <w:pStyle w:val="a6"/>
        <w:widowControl/>
        <w:numPr>
          <w:ilvl w:val="0"/>
          <w:numId w:val="2"/>
        </w:numPr>
        <w:ind w:firstLineChars="0"/>
        <w:jc w:val="left"/>
        <w:rPr>
          <w:rFonts w:ascii="Times New Roman" w:hAnsi="Times New Roman" w:cs="Times New Roman"/>
          <w:sz w:val="20"/>
          <w:szCs w:val="20"/>
        </w:rPr>
      </w:pPr>
      <w:r w:rsidRPr="000F172C">
        <w:rPr>
          <w:rFonts w:ascii="Times New Roman" w:hAnsi="Times New Roman" w:cs="Times New Roman"/>
          <w:sz w:val="20"/>
          <w:szCs w:val="20"/>
        </w:rPr>
        <w:t>#1 AND #2</w:t>
      </w:r>
      <w:r w:rsidR="00FB5D04" w:rsidRPr="000F172C">
        <w:rPr>
          <w:rFonts w:ascii="Times New Roman" w:hAnsi="Times New Roman" w:cs="Times New Roman"/>
          <w:sz w:val="20"/>
          <w:szCs w:val="20"/>
        </w:rPr>
        <w:t xml:space="preserve"> </w:t>
      </w:r>
    </w:p>
    <w:p w:rsidR="002B2561" w:rsidRPr="000F172C" w:rsidRDefault="002B2561" w:rsidP="002F378C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 w:rsidRPr="000F172C">
        <w:rPr>
          <w:rFonts w:ascii="Times New Roman" w:hAnsi="Times New Roman" w:cs="Times New Roman"/>
          <w:sz w:val="20"/>
          <w:szCs w:val="20"/>
        </w:rPr>
        <w:t xml:space="preserve">Key: </w:t>
      </w:r>
      <w:proofErr w:type="spellStart"/>
      <w:r w:rsidRPr="000F172C">
        <w:rPr>
          <w:rFonts w:ascii="Times New Roman" w:hAnsi="Times New Roman" w:cs="Times New Roman"/>
          <w:sz w:val="20"/>
          <w:szCs w:val="20"/>
        </w:rPr>
        <w:t>tiab</w:t>
      </w:r>
      <w:proofErr w:type="spellEnd"/>
      <w:r w:rsidRPr="000F172C">
        <w:rPr>
          <w:rFonts w:ascii="Times New Roman" w:hAnsi="Times New Roman" w:cs="Times New Roman"/>
          <w:sz w:val="20"/>
          <w:szCs w:val="20"/>
        </w:rPr>
        <w:t>= title or abstract</w:t>
      </w:r>
    </w:p>
    <w:p w:rsidR="002B2561" w:rsidRPr="000F172C" w:rsidRDefault="00FB5D04" w:rsidP="002F378C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 w:rsidRPr="000F172C">
        <w:rPr>
          <w:rFonts w:ascii="Times New Roman" w:hAnsi="Times New Roman" w:cs="Times New Roman"/>
          <w:sz w:val="20"/>
          <w:szCs w:val="20"/>
        </w:rPr>
        <w:t>Result 126</w:t>
      </w:r>
    </w:p>
    <w:p w:rsidR="002B2561" w:rsidRPr="000F172C" w:rsidRDefault="002B2561" w:rsidP="002F378C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</w:p>
    <w:p w:rsidR="002B2561" w:rsidRPr="000F172C" w:rsidRDefault="00FB5D04" w:rsidP="002F378C">
      <w:pPr>
        <w:pStyle w:val="3"/>
        <w:numPr>
          <w:ilvl w:val="1"/>
          <w:numId w:val="1"/>
        </w:numPr>
        <w:spacing w:line="240" w:lineRule="auto"/>
        <w:rPr>
          <w:rStyle w:val="a5"/>
          <w:rFonts w:ascii="Times New Roman" w:eastAsia="Arial Unicode MS" w:hAnsi="Times New Roman" w:cs="Times New Roman"/>
          <w:b w:val="0"/>
          <w:color w:val="auto"/>
        </w:rPr>
      </w:pPr>
      <w:bookmarkStart w:id="7" w:name="_Toc49865300"/>
      <w:bookmarkStart w:id="8" w:name="_Toc65498755"/>
      <w:bookmarkStart w:id="9" w:name="_Toc83565726"/>
      <w:bookmarkStart w:id="10" w:name="_Toc87864868"/>
      <w:proofErr w:type="spellStart"/>
      <w:r w:rsidRPr="000F172C">
        <w:rPr>
          <w:rStyle w:val="a5"/>
          <w:rFonts w:ascii="Times New Roman" w:eastAsia="Arial Unicode MS" w:hAnsi="Times New Roman" w:cs="Times New Roman"/>
          <w:color w:val="auto"/>
        </w:rPr>
        <w:t>Embases</w:t>
      </w:r>
      <w:proofErr w:type="spellEnd"/>
      <w:r w:rsidR="002B2561" w:rsidRPr="000F172C">
        <w:rPr>
          <w:rStyle w:val="a5"/>
          <w:rFonts w:ascii="Times New Roman" w:eastAsia="Arial Unicode MS" w:hAnsi="Times New Roman" w:cs="Times New Roman"/>
          <w:color w:val="auto"/>
        </w:rPr>
        <w:t xml:space="preserve"> search strategy</w:t>
      </w:r>
      <w:bookmarkEnd w:id="7"/>
      <w:bookmarkEnd w:id="8"/>
      <w:bookmarkEnd w:id="9"/>
      <w:bookmarkEnd w:id="10"/>
    </w:p>
    <w:p w:rsidR="002B2561" w:rsidRPr="000F172C" w:rsidRDefault="002B2561" w:rsidP="002F378C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 w:rsidRPr="000F172C">
        <w:rPr>
          <w:rFonts w:ascii="Times New Roman" w:hAnsi="Times New Roman" w:cs="Times New Roman"/>
          <w:sz w:val="20"/>
          <w:szCs w:val="20"/>
        </w:rPr>
        <w:t xml:space="preserve">The database of web of science was searched on 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>20/09/21</w:t>
      </w:r>
      <w:r w:rsidRPr="000F172C">
        <w:rPr>
          <w:rFonts w:ascii="Times New Roman" w:hAnsi="Times New Roman" w:cs="Times New Roman"/>
          <w:sz w:val="20"/>
          <w:szCs w:val="20"/>
        </w:rPr>
        <w:t xml:space="preserve"> without language limitation.</w:t>
      </w:r>
    </w:p>
    <w:p w:rsidR="002B2561" w:rsidRPr="000F172C" w:rsidRDefault="002B2561" w:rsidP="002F378C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 w:rsidRPr="000F172C">
        <w:rPr>
          <w:rFonts w:ascii="Times New Roman" w:hAnsi="Times New Roman" w:cs="Times New Roman"/>
          <w:sz w:val="20"/>
          <w:szCs w:val="20"/>
        </w:rPr>
        <w:t xml:space="preserve">TS = </w:t>
      </w:r>
      <w:r w:rsidR="00FB5D04" w:rsidRPr="000F172C">
        <w:rPr>
          <w:rFonts w:ascii="Times New Roman" w:hAnsi="Times New Roman" w:cs="Times New Roman"/>
          <w:sz w:val="20"/>
          <w:szCs w:val="20"/>
        </w:rPr>
        <w:t>1</w:t>
      </w:r>
      <w:r w:rsidR="00FB5D04" w:rsidRPr="000F172C">
        <w:rPr>
          <w:rFonts w:ascii="Times New Roman" w:hAnsi="Times New Roman" w:cs="Times New Roman"/>
          <w:sz w:val="20"/>
          <w:szCs w:val="20"/>
        </w:rPr>
        <w:tab/>
        <w:t>(“Tumor Necrosis Factor alpha” OR “</w:t>
      </w:r>
      <w:proofErr w:type="spellStart"/>
      <w:r w:rsidR="00FB5D04" w:rsidRPr="000F172C">
        <w:rPr>
          <w:rFonts w:ascii="Times New Roman" w:hAnsi="Times New Roman" w:cs="Times New Roman"/>
          <w:sz w:val="20"/>
          <w:szCs w:val="20"/>
        </w:rPr>
        <w:t>Cachectin</w:t>
      </w:r>
      <w:proofErr w:type="spellEnd"/>
      <w:r w:rsidR="00FB5D04" w:rsidRPr="000F172C">
        <w:rPr>
          <w:rFonts w:ascii="Times New Roman" w:hAnsi="Times New Roman" w:cs="Times New Roman"/>
          <w:sz w:val="20"/>
          <w:szCs w:val="20"/>
        </w:rPr>
        <w:t>” OR “</w:t>
      </w:r>
      <w:proofErr w:type="spellStart"/>
      <w:r w:rsidR="00FB5D04" w:rsidRPr="000F172C">
        <w:rPr>
          <w:rFonts w:ascii="Times New Roman" w:hAnsi="Times New Roman" w:cs="Times New Roman"/>
          <w:sz w:val="20"/>
          <w:szCs w:val="20"/>
        </w:rPr>
        <w:t>Cachectin</w:t>
      </w:r>
      <w:proofErr w:type="spellEnd"/>
      <w:r w:rsidR="00FB5D04" w:rsidRPr="000F172C">
        <w:rPr>
          <w:rFonts w:ascii="Times New Roman" w:hAnsi="Times New Roman" w:cs="Times New Roman"/>
          <w:sz w:val="20"/>
          <w:szCs w:val="20"/>
        </w:rPr>
        <w:t>-Tumor Necrosis Factor”  OR “</w:t>
      </w:r>
      <w:proofErr w:type="spellStart"/>
      <w:r w:rsidR="00FB5D04" w:rsidRPr="000F172C">
        <w:rPr>
          <w:rFonts w:ascii="Times New Roman" w:hAnsi="Times New Roman" w:cs="Times New Roman"/>
          <w:sz w:val="20"/>
          <w:szCs w:val="20"/>
        </w:rPr>
        <w:t>Cachectin</w:t>
      </w:r>
      <w:proofErr w:type="spellEnd"/>
      <w:r w:rsidR="00FB5D04" w:rsidRPr="000F172C">
        <w:rPr>
          <w:rFonts w:ascii="Times New Roman" w:hAnsi="Times New Roman" w:cs="Times New Roman"/>
          <w:sz w:val="20"/>
          <w:szCs w:val="20"/>
        </w:rPr>
        <w:t xml:space="preserve"> Tumor Necrosis Factor” OR “Tumor Necrosis Factor Ligand Superfamily Member 2”  OR “Tumor Necrosis Factor” OR “TNF Superfamily, Member 2” OR “</w:t>
      </w:r>
      <w:proofErr w:type="spellStart"/>
      <w:r w:rsidR="00FB5D04" w:rsidRPr="000F172C">
        <w:rPr>
          <w:rFonts w:ascii="Times New Roman" w:hAnsi="Times New Roman" w:cs="Times New Roman"/>
          <w:sz w:val="20"/>
          <w:szCs w:val="20"/>
        </w:rPr>
        <w:t>TNFalpha</w:t>
      </w:r>
      <w:proofErr w:type="spellEnd"/>
      <w:r w:rsidR="00FB5D04" w:rsidRPr="000F172C">
        <w:rPr>
          <w:rFonts w:ascii="Times New Roman" w:hAnsi="Times New Roman" w:cs="Times New Roman"/>
          <w:sz w:val="20"/>
          <w:szCs w:val="20"/>
        </w:rPr>
        <w:t>” OR “TNF-alpha”  OR “TNFα” OR “TNF-α” OR “TNF” ) AND (“viral myocarditis” OR</w:t>
      </w:r>
      <w:r w:rsidR="00FB5D04" w:rsidRPr="000F172C">
        <w:rPr>
          <w:rFonts w:ascii="Times New Roman" w:hAnsi="Times New Roman" w:cs="Times New Roman"/>
        </w:rPr>
        <w:t xml:space="preserve"> "</w:t>
      </w:r>
      <w:proofErr w:type="spellStart"/>
      <w:r w:rsidR="00FB5D04" w:rsidRPr="000F172C">
        <w:rPr>
          <w:rFonts w:ascii="Times New Roman" w:hAnsi="Times New Roman" w:cs="Times New Roman"/>
        </w:rPr>
        <w:t>Myocarditides</w:t>
      </w:r>
      <w:proofErr w:type="spellEnd"/>
      <w:r w:rsidR="00FB5D04" w:rsidRPr="000F172C">
        <w:rPr>
          <w:rFonts w:ascii="Times New Roman" w:hAnsi="Times New Roman" w:cs="Times New Roman"/>
        </w:rPr>
        <w:t>" OR "myocarditis"</w:t>
      </w:r>
      <w:r w:rsidR="00FB5D04" w:rsidRPr="000F172C">
        <w:rPr>
          <w:rFonts w:ascii="Times New Roman" w:hAnsi="Times New Roman" w:cs="Times New Roman"/>
          <w:sz w:val="20"/>
          <w:szCs w:val="20"/>
        </w:rPr>
        <w:t>)</w:t>
      </w:r>
    </w:p>
    <w:p w:rsidR="002B2561" w:rsidRPr="000F172C" w:rsidRDefault="002B2561" w:rsidP="002F378C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 w:rsidRPr="000F172C">
        <w:rPr>
          <w:rFonts w:ascii="Times New Roman" w:hAnsi="Times New Roman" w:cs="Times New Roman"/>
          <w:sz w:val="20"/>
          <w:szCs w:val="20"/>
        </w:rPr>
        <w:t>Key: TS= topic, abstract, keyword</w:t>
      </w:r>
    </w:p>
    <w:p w:rsidR="002B2561" w:rsidRPr="000F172C" w:rsidRDefault="002B2561" w:rsidP="002F378C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 w:rsidRPr="000F172C">
        <w:rPr>
          <w:rFonts w:ascii="Times New Roman" w:hAnsi="Times New Roman" w:cs="Times New Roman"/>
          <w:sz w:val="20"/>
          <w:szCs w:val="20"/>
        </w:rPr>
        <w:t xml:space="preserve">Result </w:t>
      </w:r>
      <w:r w:rsidR="00FB5D04" w:rsidRPr="000F172C">
        <w:rPr>
          <w:rFonts w:ascii="Times New Roman" w:hAnsi="Times New Roman" w:cs="Times New Roman"/>
          <w:sz w:val="20"/>
          <w:szCs w:val="20"/>
        </w:rPr>
        <w:t>112</w:t>
      </w:r>
    </w:p>
    <w:p w:rsidR="002B2561" w:rsidRPr="000F172C" w:rsidRDefault="002B2561" w:rsidP="002F378C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</w:p>
    <w:p w:rsidR="002B2561" w:rsidRPr="000F172C" w:rsidRDefault="002B2561" w:rsidP="002F378C">
      <w:pPr>
        <w:pStyle w:val="3"/>
        <w:numPr>
          <w:ilvl w:val="1"/>
          <w:numId w:val="1"/>
        </w:numPr>
        <w:spacing w:line="240" w:lineRule="auto"/>
        <w:rPr>
          <w:rStyle w:val="a5"/>
          <w:rFonts w:ascii="Times New Roman" w:eastAsia="Arial Unicode MS" w:hAnsi="Times New Roman" w:cs="Times New Roman"/>
          <w:b w:val="0"/>
          <w:color w:val="auto"/>
        </w:rPr>
      </w:pPr>
      <w:bookmarkStart w:id="11" w:name="_Toc49865301"/>
      <w:bookmarkStart w:id="12" w:name="_Toc65498756"/>
      <w:bookmarkStart w:id="13" w:name="_Toc83565727"/>
      <w:bookmarkStart w:id="14" w:name="_Toc87864869"/>
      <w:r w:rsidRPr="000F172C">
        <w:rPr>
          <w:rStyle w:val="a5"/>
          <w:rFonts w:ascii="Times New Roman" w:eastAsia="Arial Unicode MS" w:hAnsi="Times New Roman" w:cs="Times New Roman"/>
          <w:color w:val="auto"/>
        </w:rPr>
        <w:t>Cochrane Library search strategy</w:t>
      </w:r>
      <w:bookmarkEnd w:id="11"/>
      <w:bookmarkEnd w:id="12"/>
      <w:bookmarkEnd w:id="13"/>
      <w:bookmarkEnd w:id="14"/>
    </w:p>
    <w:p w:rsidR="002B2561" w:rsidRPr="000F172C" w:rsidRDefault="002B2561" w:rsidP="002F378C">
      <w:pPr>
        <w:rPr>
          <w:rFonts w:ascii="Times New Roman" w:eastAsia="Arial Unicode MS" w:hAnsi="Times New Roman" w:cs="Times New Roman"/>
        </w:rPr>
      </w:pPr>
      <w:r w:rsidRPr="000F172C">
        <w:rPr>
          <w:rFonts w:ascii="Times New Roman" w:eastAsia="Arial Unicode MS" w:hAnsi="Times New Roman" w:cs="Times New Roman"/>
        </w:rPr>
        <w:t xml:space="preserve">Cochrane Library was searched on 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>23/09/21</w:t>
      </w:r>
      <w:r w:rsidRPr="000F172C">
        <w:rPr>
          <w:rFonts w:ascii="Times New Roman" w:eastAsia="Arial Unicode MS" w:hAnsi="Times New Roman" w:cs="Times New Roman"/>
        </w:rPr>
        <w:t xml:space="preserve"> without language limitation.</w:t>
      </w:r>
    </w:p>
    <w:tbl>
      <w:tblPr>
        <w:tblStyle w:val="a7"/>
        <w:tblW w:w="8504" w:type="dxa"/>
        <w:tblLook w:val="04A0" w:firstRow="1" w:lastRow="0" w:firstColumn="1" w:lastColumn="0" w:noHBand="0" w:noVBand="1"/>
      </w:tblPr>
      <w:tblGrid>
        <w:gridCol w:w="1134"/>
        <w:gridCol w:w="6236"/>
        <w:gridCol w:w="1134"/>
      </w:tblGrid>
      <w:tr w:rsidR="00FB5D04" w:rsidRPr="000F172C" w:rsidTr="006237A6">
        <w:tc>
          <w:tcPr>
            <w:tcW w:w="1134" w:type="dxa"/>
          </w:tcPr>
          <w:p w:rsidR="00FB5D04" w:rsidRPr="000F172C" w:rsidRDefault="00FB5D04" w:rsidP="002F378C">
            <w:pPr>
              <w:jc w:val="left"/>
            </w:pPr>
            <w:r w:rsidRPr="000F172C">
              <w:t>Search</w:t>
            </w:r>
          </w:p>
        </w:tc>
        <w:tc>
          <w:tcPr>
            <w:tcW w:w="6236" w:type="dxa"/>
          </w:tcPr>
          <w:p w:rsidR="00FB5D04" w:rsidRPr="000F172C" w:rsidRDefault="00FB5D04" w:rsidP="002F378C">
            <w:pPr>
              <w:jc w:val="left"/>
            </w:pPr>
            <w:r w:rsidRPr="000F172C">
              <w:t>Query</w:t>
            </w:r>
          </w:p>
        </w:tc>
        <w:tc>
          <w:tcPr>
            <w:tcW w:w="1134" w:type="dxa"/>
          </w:tcPr>
          <w:p w:rsidR="00FB5D04" w:rsidRPr="000F172C" w:rsidRDefault="00FB5D04" w:rsidP="002F378C">
            <w:pPr>
              <w:jc w:val="left"/>
            </w:pPr>
            <w:r w:rsidRPr="000F172C">
              <w:t>Results</w:t>
            </w:r>
          </w:p>
        </w:tc>
      </w:tr>
      <w:tr w:rsidR="00FB5D04" w:rsidRPr="000F172C" w:rsidTr="006237A6">
        <w:trPr>
          <w:trHeight w:val="90"/>
        </w:trPr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#1</w:t>
            </w:r>
          </w:p>
        </w:tc>
        <w:tc>
          <w:tcPr>
            <w:tcW w:w="6236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"</w:t>
            </w:r>
            <w:proofErr w:type="gramStart"/>
            <w:r w:rsidRPr="000F172C">
              <w:t>myocarditis</w:t>
            </w:r>
            <w:proofErr w:type="gramEnd"/>
            <w:r w:rsidRPr="000F172C">
              <w:t>".</w:t>
            </w:r>
            <w:proofErr w:type="spellStart"/>
            <w:r w:rsidRPr="000F172C">
              <w:t>ti,ab,kw</w:t>
            </w:r>
            <w:proofErr w:type="spellEnd"/>
            <w:r w:rsidRPr="000F172C">
              <w:t>.</w:t>
            </w:r>
          </w:p>
        </w:tc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1,204</w:t>
            </w:r>
          </w:p>
        </w:tc>
      </w:tr>
      <w:tr w:rsidR="00FB5D04" w:rsidRPr="000F172C" w:rsidTr="006237A6">
        <w:trPr>
          <w:trHeight w:val="90"/>
        </w:trPr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#2</w:t>
            </w:r>
          </w:p>
        </w:tc>
        <w:tc>
          <w:tcPr>
            <w:tcW w:w="6236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"</w:t>
            </w:r>
            <w:proofErr w:type="spellStart"/>
            <w:r w:rsidRPr="000F172C">
              <w:t>Myocarditides</w:t>
            </w:r>
            <w:proofErr w:type="spellEnd"/>
            <w:r w:rsidRPr="000F172C">
              <w:t>".</w:t>
            </w:r>
            <w:proofErr w:type="spellStart"/>
            <w:r w:rsidRPr="000F172C">
              <w:t>ti</w:t>
            </w:r>
            <w:proofErr w:type="gramStart"/>
            <w:r w:rsidRPr="000F172C">
              <w:t>,ab,kw</w:t>
            </w:r>
            <w:proofErr w:type="spellEnd"/>
            <w:proofErr w:type="gramEnd"/>
            <w:r w:rsidRPr="000F172C">
              <w:t>.</w:t>
            </w:r>
          </w:p>
        </w:tc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0</w:t>
            </w:r>
          </w:p>
        </w:tc>
      </w:tr>
      <w:tr w:rsidR="00FB5D04" w:rsidRPr="000F172C" w:rsidTr="006237A6">
        <w:trPr>
          <w:trHeight w:val="90"/>
        </w:trPr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#3</w:t>
            </w:r>
          </w:p>
        </w:tc>
        <w:tc>
          <w:tcPr>
            <w:tcW w:w="6236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"</w:t>
            </w:r>
            <w:proofErr w:type="spellStart"/>
            <w:r w:rsidRPr="000F172C">
              <w:t>Carditis</w:t>
            </w:r>
            <w:proofErr w:type="spellEnd"/>
            <w:r w:rsidRPr="000F172C">
              <w:t>".</w:t>
            </w:r>
            <w:proofErr w:type="spellStart"/>
            <w:r w:rsidRPr="000F172C">
              <w:t>ti</w:t>
            </w:r>
            <w:proofErr w:type="gramStart"/>
            <w:r w:rsidRPr="000F172C">
              <w:t>,ab,kw</w:t>
            </w:r>
            <w:proofErr w:type="spellEnd"/>
            <w:proofErr w:type="gramEnd"/>
            <w:r w:rsidRPr="000F172C">
              <w:t>.</w:t>
            </w:r>
          </w:p>
        </w:tc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45</w:t>
            </w:r>
          </w:p>
        </w:tc>
      </w:tr>
      <w:tr w:rsidR="00FB5D04" w:rsidRPr="000F172C" w:rsidTr="006237A6"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#4</w:t>
            </w:r>
          </w:p>
        </w:tc>
        <w:tc>
          <w:tcPr>
            <w:tcW w:w="6236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1 OR 2 OR 3</w:t>
            </w:r>
          </w:p>
        </w:tc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1,244</w:t>
            </w:r>
          </w:p>
        </w:tc>
      </w:tr>
      <w:tr w:rsidR="00FB5D04" w:rsidRPr="000F172C" w:rsidTr="006237A6"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#5</w:t>
            </w:r>
          </w:p>
        </w:tc>
        <w:tc>
          <w:tcPr>
            <w:tcW w:w="6236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"Tumor Necrosis Factor-alpha".</w:t>
            </w:r>
            <w:proofErr w:type="spellStart"/>
            <w:r w:rsidRPr="000F172C">
              <w:t>ti</w:t>
            </w:r>
            <w:proofErr w:type="gramStart"/>
            <w:r w:rsidRPr="000F172C">
              <w:t>,ab,kw</w:t>
            </w:r>
            <w:proofErr w:type="spellEnd"/>
            <w:proofErr w:type="gramEnd"/>
            <w:r w:rsidRPr="000F172C">
              <w:t>.</w:t>
            </w:r>
          </w:p>
        </w:tc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4,706</w:t>
            </w:r>
          </w:p>
        </w:tc>
      </w:tr>
      <w:tr w:rsidR="00FB5D04" w:rsidRPr="000F172C" w:rsidTr="006237A6">
        <w:trPr>
          <w:trHeight w:val="90"/>
        </w:trPr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#6</w:t>
            </w:r>
          </w:p>
        </w:tc>
        <w:tc>
          <w:tcPr>
            <w:tcW w:w="6236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"</w:t>
            </w:r>
            <w:proofErr w:type="spellStart"/>
            <w:r w:rsidRPr="000F172C">
              <w:t>Cachectin</w:t>
            </w:r>
            <w:proofErr w:type="spellEnd"/>
            <w:r w:rsidRPr="000F172C">
              <w:t>".</w:t>
            </w:r>
            <w:proofErr w:type="spellStart"/>
            <w:r w:rsidRPr="000F172C">
              <w:t>ti</w:t>
            </w:r>
            <w:proofErr w:type="gramStart"/>
            <w:r w:rsidRPr="000F172C">
              <w:t>,ab,kw</w:t>
            </w:r>
            <w:proofErr w:type="spellEnd"/>
            <w:proofErr w:type="gramEnd"/>
            <w:r w:rsidRPr="000F172C">
              <w:t>.</w:t>
            </w:r>
          </w:p>
        </w:tc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5</w:t>
            </w:r>
          </w:p>
        </w:tc>
      </w:tr>
      <w:tr w:rsidR="00FB5D04" w:rsidRPr="000F172C" w:rsidTr="006237A6"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lastRenderedPageBreak/>
              <w:t>#7</w:t>
            </w:r>
          </w:p>
        </w:tc>
        <w:tc>
          <w:tcPr>
            <w:tcW w:w="6236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"</w:t>
            </w:r>
            <w:proofErr w:type="spellStart"/>
            <w:r w:rsidRPr="000F172C">
              <w:t>Cachectin</w:t>
            </w:r>
            <w:proofErr w:type="spellEnd"/>
            <w:r w:rsidRPr="000F172C">
              <w:t xml:space="preserve"> Tumor Necrosis Factor".</w:t>
            </w:r>
            <w:proofErr w:type="spellStart"/>
            <w:r w:rsidRPr="000F172C">
              <w:t>ti</w:t>
            </w:r>
            <w:proofErr w:type="gramStart"/>
            <w:r w:rsidRPr="000F172C">
              <w:t>,ab,kw</w:t>
            </w:r>
            <w:proofErr w:type="spellEnd"/>
            <w:proofErr w:type="gramEnd"/>
            <w:r w:rsidRPr="000F172C">
              <w:t>.</w:t>
            </w:r>
          </w:p>
        </w:tc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3</w:t>
            </w:r>
          </w:p>
        </w:tc>
      </w:tr>
      <w:tr w:rsidR="00FB5D04" w:rsidRPr="000F172C" w:rsidTr="006237A6"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#8</w:t>
            </w:r>
          </w:p>
        </w:tc>
        <w:tc>
          <w:tcPr>
            <w:tcW w:w="6236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"Tumor Necrosis Factor".</w:t>
            </w:r>
            <w:proofErr w:type="spellStart"/>
            <w:r w:rsidRPr="000F172C">
              <w:t>ti</w:t>
            </w:r>
            <w:proofErr w:type="gramStart"/>
            <w:r w:rsidRPr="000F172C">
              <w:t>,ab,kw</w:t>
            </w:r>
            <w:proofErr w:type="spellEnd"/>
            <w:proofErr w:type="gramEnd"/>
            <w:r w:rsidRPr="000F172C">
              <w:t>.</w:t>
            </w:r>
          </w:p>
        </w:tc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8,631</w:t>
            </w:r>
          </w:p>
        </w:tc>
      </w:tr>
      <w:tr w:rsidR="00FB5D04" w:rsidRPr="000F172C" w:rsidTr="006237A6"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#9</w:t>
            </w:r>
          </w:p>
        </w:tc>
        <w:tc>
          <w:tcPr>
            <w:tcW w:w="6236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"</w:t>
            </w:r>
            <w:proofErr w:type="spellStart"/>
            <w:r w:rsidRPr="000F172C">
              <w:t>TNFalpha</w:t>
            </w:r>
            <w:proofErr w:type="spellEnd"/>
            <w:r w:rsidRPr="000F172C">
              <w:t>".</w:t>
            </w:r>
            <w:proofErr w:type="spellStart"/>
            <w:r w:rsidRPr="000F172C">
              <w:t>ti</w:t>
            </w:r>
            <w:proofErr w:type="gramStart"/>
            <w:r w:rsidRPr="000F172C">
              <w:t>,ab,kw</w:t>
            </w:r>
            <w:proofErr w:type="spellEnd"/>
            <w:proofErr w:type="gramEnd"/>
            <w:r w:rsidRPr="000F172C">
              <w:t>.</w:t>
            </w:r>
          </w:p>
        </w:tc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1,573</w:t>
            </w:r>
          </w:p>
        </w:tc>
      </w:tr>
      <w:tr w:rsidR="00FB5D04" w:rsidRPr="000F172C" w:rsidTr="006237A6"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#10</w:t>
            </w:r>
          </w:p>
        </w:tc>
        <w:tc>
          <w:tcPr>
            <w:tcW w:w="6236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"TNF-alpha".</w:t>
            </w:r>
            <w:proofErr w:type="spellStart"/>
            <w:r w:rsidRPr="000F172C">
              <w:t>ti</w:t>
            </w:r>
            <w:proofErr w:type="gramStart"/>
            <w:r w:rsidRPr="000F172C">
              <w:t>,ab,kw</w:t>
            </w:r>
            <w:proofErr w:type="spellEnd"/>
            <w:proofErr w:type="gramEnd"/>
            <w:r w:rsidRPr="000F172C">
              <w:t>.</w:t>
            </w:r>
          </w:p>
        </w:tc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7,682</w:t>
            </w:r>
          </w:p>
        </w:tc>
      </w:tr>
      <w:tr w:rsidR="00FB5D04" w:rsidRPr="000F172C" w:rsidTr="006237A6"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#11</w:t>
            </w:r>
          </w:p>
        </w:tc>
        <w:tc>
          <w:tcPr>
            <w:tcW w:w="6236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"TNF-α".</w:t>
            </w:r>
            <w:proofErr w:type="spellStart"/>
            <w:r w:rsidRPr="000F172C">
              <w:t>ti</w:t>
            </w:r>
            <w:proofErr w:type="gramStart"/>
            <w:r w:rsidRPr="000F172C">
              <w:t>,ab,kw</w:t>
            </w:r>
            <w:proofErr w:type="spellEnd"/>
            <w:proofErr w:type="gramEnd"/>
            <w:r w:rsidRPr="000F172C">
              <w:t>.</w:t>
            </w:r>
          </w:p>
        </w:tc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13,398</w:t>
            </w:r>
          </w:p>
        </w:tc>
      </w:tr>
      <w:tr w:rsidR="00FB5D04" w:rsidRPr="000F172C" w:rsidTr="006237A6"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#12</w:t>
            </w:r>
          </w:p>
        </w:tc>
        <w:tc>
          <w:tcPr>
            <w:tcW w:w="6236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"TNFα".</w:t>
            </w:r>
            <w:proofErr w:type="spellStart"/>
            <w:r w:rsidRPr="000F172C">
              <w:t>ti</w:t>
            </w:r>
            <w:proofErr w:type="gramStart"/>
            <w:r w:rsidRPr="000F172C">
              <w:t>,ab,kw</w:t>
            </w:r>
            <w:proofErr w:type="spellEnd"/>
            <w:proofErr w:type="gramEnd"/>
            <w:r w:rsidRPr="000F172C">
              <w:t>.</w:t>
            </w:r>
          </w:p>
        </w:tc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13,398</w:t>
            </w:r>
          </w:p>
        </w:tc>
      </w:tr>
      <w:tr w:rsidR="00FB5D04" w:rsidRPr="000F172C" w:rsidTr="006237A6"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#13</w:t>
            </w:r>
          </w:p>
        </w:tc>
        <w:tc>
          <w:tcPr>
            <w:tcW w:w="6236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5 OR 6 OR 7 OR 8 OR 9 OR 10 OR 11 OR 12</w:t>
            </w:r>
          </w:p>
        </w:tc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17,856</w:t>
            </w:r>
          </w:p>
        </w:tc>
      </w:tr>
      <w:tr w:rsidR="00FB5D04" w:rsidRPr="000F172C" w:rsidTr="006237A6"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#14</w:t>
            </w:r>
          </w:p>
        </w:tc>
        <w:tc>
          <w:tcPr>
            <w:tcW w:w="6236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4 AND 13</w:t>
            </w:r>
          </w:p>
        </w:tc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3</w:t>
            </w:r>
          </w:p>
        </w:tc>
      </w:tr>
    </w:tbl>
    <w:p w:rsidR="002B2561" w:rsidRPr="000F172C" w:rsidRDefault="00FB5D04" w:rsidP="002F378C">
      <w:pPr>
        <w:rPr>
          <w:rFonts w:ascii="Times New Roman" w:hAnsi="Times New Roman" w:cs="Times New Roman"/>
        </w:rPr>
      </w:pPr>
      <w:proofErr w:type="spellStart"/>
      <w:proofErr w:type="gramStart"/>
      <w:r w:rsidRPr="000F172C">
        <w:rPr>
          <w:rFonts w:ascii="Times New Roman" w:hAnsi="Times New Roman" w:cs="Times New Roman"/>
        </w:rPr>
        <w:t>ti</w:t>
      </w:r>
      <w:proofErr w:type="spellEnd"/>
      <w:proofErr w:type="gramEnd"/>
      <w:r w:rsidRPr="000F172C">
        <w:rPr>
          <w:rFonts w:ascii="Times New Roman" w:hAnsi="Times New Roman" w:cs="Times New Roman"/>
        </w:rPr>
        <w:t xml:space="preserve"> = title, ab = abstract, kw = keyword.</w:t>
      </w:r>
    </w:p>
    <w:p w:rsidR="002B2561" w:rsidRPr="000F172C" w:rsidRDefault="002B2561" w:rsidP="002F378C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</w:p>
    <w:p w:rsidR="00C43668" w:rsidRPr="002F378C" w:rsidRDefault="00C43668" w:rsidP="002F378C">
      <w:pPr>
        <w:pStyle w:val="3"/>
        <w:numPr>
          <w:ilvl w:val="1"/>
          <w:numId w:val="1"/>
        </w:numPr>
        <w:spacing w:line="240" w:lineRule="auto"/>
        <w:rPr>
          <w:rStyle w:val="a5"/>
          <w:rFonts w:ascii="Times New Roman" w:eastAsia="Arial Unicode MS" w:hAnsi="Times New Roman" w:cs="Times New Roman"/>
          <w:color w:val="auto"/>
        </w:rPr>
      </w:pPr>
      <w:bookmarkStart w:id="15" w:name="_Toc49865303"/>
      <w:bookmarkStart w:id="16" w:name="_Toc65498758"/>
      <w:bookmarkStart w:id="17" w:name="_Toc83565729"/>
      <w:bookmarkStart w:id="18" w:name="_Toc87864870"/>
      <w:r w:rsidRPr="002F378C">
        <w:rPr>
          <w:rStyle w:val="a5"/>
          <w:rFonts w:ascii="Times New Roman" w:eastAsia="Arial Unicode MS" w:hAnsi="Times New Roman" w:cs="Times New Roman"/>
          <w:color w:val="auto"/>
        </w:rPr>
        <w:t>Scopus search strategy</w:t>
      </w:r>
      <w:bookmarkEnd w:id="18"/>
    </w:p>
    <w:tbl>
      <w:tblPr>
        <w:tblStyle w:val="a7"/>
        <w:tblW w:w="8504" w:type="dxa"/>
        <w:tblLook w:val="04A0" w:firstRow="1" w:lastRow="0" w:firstColumn="1" w:lastColumn="0" w:noHBand="0" w:noVBand="1"/>
      </w:tblPr>
      <w:tblGrid>
        <w:gridCol w:w="1134"/>
        <w:gridCol w:w="6236"/>
        <w:gridCol w:w="1134"/>
      </w:tblGrid>
      <w:tr w:rsidR="00C43668" w:rsidRPr="000F172C" w:rsidTr="006237A6">
        <w:tc>
          <w:tcPr>
            <w:tcW w:w="1134" w:type="dxa"/>
          </w:tcPr>
          <w:p w:rsidR="00C43668" w:rsidRPr="000F172C" w:rsidRDefault="00C43668" w:rsidP="002F378C">
            <w:pPr>
              <w:jc w:val="left"/>
            </w:pPr>
            <w:r w:rsidRPr="000F172C">
              <w:t>Search</w:t>
            </w:r>
          </w:p>
        </w:tc>
        <w:tc>
          <w:tcPr>
            <w:tcW w:w="6236" w:type="dxa"/>
          </w:tcPr>
          <w:p w:rsidR="00C43668" w:rsidRPr="000F172C" w:rsidRDefault="00C43668" w:rsidP="002F378C">
            <w:pPr>
              <w:jc w:val="left"/>
            </w:pPr>
            <w:r w:rsidRPr="000F172C">
              <w:t>Query</w:t>
            </w:r>
          </w:p>
        </w:tc>
        <w:tc>
          <w:tcPr>
            <w:tcW w:w="1134" w:type="dxa"/>
          </w:tcPr>
          <w:p w:rsidR="00C43668" w:rsidRPr="000F172C" w:rsidRDefault="00C43668" w:rsidP="002F378C">
            <w:pPr>
              <w:jc w:val="left"/>
            </w:pPr>
            <w:r w:rsidRPr="000F172C">
              <w:t>Results</w:t>
            </w:r>
          </w:p>
        </w:tc>
      </w:tr>
      <w:tr w:rsidR="00C43668" w:rsidRPr="000F172C" w:rsidTr="006237A6">
        <w:trPr>
          <w:trHeight w:val="90"/>
        </w:trPr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1</w:t>
            </w:r>
          </w:p>
        </w:tc>
        <w:tc>
          <w:tcPr>
            <w:tcW w:w="6236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"myocarditis"</w:t>
            </w:r>
          </w:p>
        </w:tc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16,744</w:t>
            </w:r>
          </w:p>
        </w:tc>
      </w:tr>
      <w:tr w:rsidR="00C43668" w:rsidRPr="000F172C" w:rsidTr="006237A6">
        <w:trPr>
          <w:trHeight w:val="312"/>
        </w:trPr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2</w:t>
            </w:r>
          </w:p>
        </w:tc>
        <w:tc>
          <w:tcPr>
            <w:tcW w:w="6236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"</w:t>
            </w:r>
            <w:proofErr w:type="spellStart"/>
            <w:r w:rsidRPr="000F172C">
              <w:t>Myocarditides</w:t>
            </w:r>
            <w:proofErr w:type="spellEnd"/>
            <w:r w:rsidRPr="000F172C">
              <w:t>"</w:t>
            </w:r>
          </w:p>
        </w:tc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12</w:t>
            </w:r>
          </w:p>
        </w:tc>
      </w:tr>
      <w:tr w:rsidR="00C43668" w:rsidRPr="000F172C" w:rsidTr="006237A6">
        <w:trPr>
          <w:trHeight w:val="90"/>
        </w:trPr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3</w:t>
            </w:r>
          </w:p>
        </w:tc>
        <w:tc>
          <w:tcPr>
            <w:tcW w:w="6236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"</w:t>
            </w:r>
            <w:proofErr w:type="spellStart"/>
            <w:r w:rsidRPr="000F172C">
              <w:t>Carditis</w:t>
            </w:r>
            <w:proofErr w:type="spellEnd"/>
            <w:r w:rsidRPr="000F172C">
              <w:t>"</w:t>
            </w:r>
          </w:p>
        </w:tc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1,231</w:t>
            </w:r>
          </w:p>
        </w:tc>
      </w:tr>
      <w:tr w:rsidR="00C43668" w:rsidRPr="000F172C" w:rsidTr="006237A6"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4</w:t>
            </w:r>
          </w:p>
        </w:tc>
        <w:tc>
          <w:tcPr>
            <w:tcW w:w="6236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1 OR #2 OR #3</w:t>
            </w:r>
          </w:p>
        </w:tc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17,844</w:t>
            </w:r>
          </w:p>
        </w:tc>
      </w:tr>
      <w:tr w:rsidR="00C43668" w:rsidRPr="000F172C" w:rsidTr="006237A6"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5</w:t>
            </w:r>
          </w:p>
        </w:tc>
        <w:tc>
          <w:tcPr>
            <w:tcW w:w="6236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"Tumor Necrosis Factor-alpha"</w:t>
            </w:r>
          </w:p>
        </w:tc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76,186</w:t>
            </w:r>
          </w:p>
        </w:tc>
      </w:tr>
      <w:tr w:rsidR="00C43668" w:rsidRPr="000F172C" w:rsidTr="006237A6">
        <w:trPr>
          <w:trHeight w:val="90"/>
        </w:trPr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6</w:t>
            </w:r>
          </w:p>
        </w:tc>
        <w:tc>
          <w:tcPr>
            <w:tcW w:w="6236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"</w:t>
            </w:r>
            <w:proofErr w:type="spellStart"/>
            <w:r w:rsidRPr="000F172C">
              <w:t>Cachectin</w:t>
            </w:r>
            <w:proofErr w:type="spellEnd"/>
            <w:r w:rsidRPr="000F172C">
              <w:t>"</w:t>
            </w:r>
          </w:p>
        </w:tc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2,497</w:t>
            </w:r>
          </w:p>
        </w:tc>
      </w:tr>
      <w:tr w:rsidR="00C43668" w:rsidRPr="000F172C" w:rsidTr="006237A6"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7</w:t>
            </w:r>
          </w:p>
        </w:tc>
        <w:tc>
          <w:tcPr>
            <w:tcW w:w="6236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"</w:t>
            </w:r>
            <w:proofErr w:type="spellStart"/>
            <w:r w:rsidRPr="000F172C">
              <w:t>Cachectin</w:t>
            </w:r>
            <w:proofErr w:type="spellEnd"/>
            <w:r w:rsidRPr="000F172C">
              <w:t xml:space="preserve"> Tumor Necrosis Factor"</w:t>
            </w:r>
          </w:p>
        </w:tc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69</w:t>
            </w:r>
          </w:p>
        </w:tc>
      </w:tr>
      <w:tr w:rsidR="00C43668" w:rsidRPr="000F172C" w:rsidTr="006237A6"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8</w:t>
            </w:r>
          </w:p>
        </w:tc>
        <w:tc>
          <w:tcPr>
            <w:tcW w:w="6236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"Tumor Necrosis Factor"</w:t>
            </w:r>
          </w:p>
        </w:tc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182,176</w:t>
            </w:r>
          </w:p>
        </w:tc>
      </w:tr>
      <w:tr w:rsidR="00C43668" w:rsidRPr="000F172C" w:rsidTr="006237A6"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9</w:t>
            </w:r>
          </w:p>
        </w:tc>
        <w:tc>
          <w:tcPr>
            <w:tcW w:w="6236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"</w:t>
            </w:r>
            <w:proofErr w:type="spellStart"/>
            <w:r w:rsidRPr="000F172C">
              <w:t>TNFalpha</w:t>
            </w:r>
            <w:proofErr w:type="spellEnd"/>
            <w:r w:rsidRPr="000F172C">
              <w:t>"</w:t>
            </w:r>
          </w:p>
        </w:tc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3,460</w:t>
            </w:r>
          </w:p>
        </w:tc>
      </w:tr>
      <w:tr w:rsidR="00C43668" w:rsidRPr="000F172C" w:rsidTr="006237A6"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10</w:t>
            </w:r>
          </w:p>
        </w:tc>
        <w:tc>
          <w:tcPr>
            <w:tcW w:w="6236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"TNF-alpha"</w:t>
            </w:r>
          </w:p>
        </w:tc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177,932</w:t>
            </w:r>
          </w:p>
        </w:tc>
      </w:tr>
      <w:tr w:rsidR="00C43668" w:rsidRPr="000F172C" w:rsidTr="006237A6"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11</w:t>
            </w:r>
          </w:p>
        </w:tc>
        <w:tc>
          <w:tcPr>
            <w:tcW w:w="6236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"TNF-α"</w:t>
            </w:r>
          </w:p>
        </w:tc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0</w:t>
            </w:r>
          </w:p>
        </w:tc>
      </w:tr>
      <w:tr w:rsidR="00C43668" w:rsidRPr="000F172C" w:rsidTr="006237A6"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12</w:t>
            </w:r>
          </w:p>
        </w:tc>
        <w:tc>
          <w:tcPr>
            <w:tcW w:w="6236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"TNFα"</w:t>
            </w:r>
          </w:p>
        </w:tc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0</w:t>
            </w:r>
          </w:p>
        </w:tc>
      </w:tr>
      <w:tr w:rsidR="00C43668" w:rsidRPr="000F172C" w:rsidTr="006237A6"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13</w:t>
            </w:r>
          </w:p>
        </w:tc>
        <w:tc>
          <w:tcPr>
            <w:tcW w:w="6236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5 OR #6 OR #7 OR #8 OR #9 OR #10 OR #11 OR #12</w:t>
            </w:r>
          </w:p>
        </w:tc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284,736</w:t>
            </w:r>
          </w:p>
        </w:tc>
      </w:tr>
      <w:tr w:rsidR="00C43668" w:rsidRPr="000F172C" w:rsidTr="006237A6"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14</w:t>
            </w:r>
          </w:p>
        </w:tc>
        <w:tc>
          <w:tcPr>
            <w:tcW w:w="6236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#4 AND #13</w:t>
            </w:r>
          </w:p>
        </w:tc>
        <w:tc>
          <w:tcPr>
            <w:tcW w:w="1134" w:type="dxa"/>
            <w:vAlign w:val="center"/>
          </w:tcPr>
          <w:p w:rsidR="00C43668" w:rsidRPr="000F172C" w:rsidRDefault="00C43668" w:rsidP="002F378C">
            <w:pPr>
              <w:jc w:val="left"/>
            </w:pPr>
            <w:r w:rsidRPr="000F172C">
              <w:t>290</w:t>
            </w:r>
          </w:p>
        </w:tc>
      </w:tr>
    </w:tbl>
    <w:p w:rsidR="00C43668" w:rsidRPr="000F172C" w:rsidRDefault="00C43668" w:rsidP="002F378C">
      <w:pPr>
        <w:rPr>
          <w:rFonts w:ascii="Times New Roman" w:hAnsi="Times New Roman" w:cs="Times New Roman"/>
        </w:rPr>
      </w:pPr>
    </w:p>
    <w:p w:rsidR="002B2561" w:rsidRPr="000F172C" w:rsidRDefault="002B2561" w:rsidP="002F378C">
      <w:pPr>
        <w:pStyle w:val="3"/>
        <w:numPr>
          <w:ilvl w:val="1"/>
          <w:numId w:val="1"/>
        </w:numPr>
        <w:spacing w:line="240" w:lineRule="auto"/>
        <w:rPr>
          <w:rStyle w:val="a5"/>
          <w:rFonts w:ascii="Times New Roman" w:eastAsia="Arial Unicode MS" w:hAnsi="Times New Roman" w:cs="Times New Roman"/>
          <w:b w:val="0"/>
          <w:color w:val="auto"/>
        </w:rPr>
      </w:pPr>
      <w:bookmarkStart w:id="19" w:name="_Toc87864871"/>
      <w:r w:rsidRPr="000F172C">
        <w:rPr>
          <w:rStyle w:val="a5"/>
          <w:rFonts w:ascii="Times New Roman" w:eastAsia="Arial Unicode MS" w:hAnsi="Times New Roman" w:cs="Times New Roman"/>
          <w:color w:val="auto"/>
        </w:rPr>
        <w:t>Science Direct search strategy</w:t>
      </w:r>
      <w:bookmarkEnd w:id="15"/>
      <w:bookmarkEnd w:id="16"/>
      <w:bookmarkEnd w:id="17"/>
      <w:bookmarkEnd w:id="19"/>
    </w:p>
    <w:p w:rsidR="002B2561" w:rsidRPr="000F172C" w:rsidRDefault="002B2561" w:rsidP="002F378C">
      <w:pPr>
        <w:rPr>
          <w:rFonts w:ascii="Times New Roman" w:eastAsia="Arial Unicode MS" w:hAnsi="Times New Roman" w:cs="Times New Roman"/>
        </w:rPr>
      </w:pPr>
      <w:r w:rsidRPr="000F172C">
        <w:rPr>
          <w:rFonts w:ascii="Times New Roman" w:eastAsia="Arial Unicode MS" w:hAnsi="Times New Roman" w:cs="Times New Roman"/>
        </w:rPr>
        <w:t xml:space="preserve">The database of Science Direct was searched on 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>30/08/21</w:t>
      </w:r>
      <w:r w:rsidRPr="000F172C">
        <w:rPr>
          <w:rFonts w:ascii="Times New Roman" w:eastAsia="Arial Unicode MS" w:hAnsi="Times New Roman" w:cs="Times New Roman"/>
        </w:rPr>
        <w:t xml:space="preserve"> without language limitation.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1120"/>
        <w:gridCol w:w="6055"/>
        <w:gridCol w:w="1121"/>
      </w:tblGrid>
      <w:tr w:rsidR="00FB5D04" w:rsidRPr="000F172C" w:rsidTr="006237A6">
        <w:tc>
          <w:tcPr>
            <w:tcW w:w="1134" w:type="dxa"/>
          </w:tcPr>
          <w:p w:rsidR="00FB5D04" w:rsidRPr="000F172C" w:rsidRDefault="00FB5D04" w:rsidP="002F378C">
            <w:pPr>
              <w:jc w:val="left"/>
            </w:pPr>
            <w:r w:rsidRPr="000F172C">
              <w:t>Search</w:t>
            </w:r>
          </w:p>
        </w:tc>
        <w:tc>
          <w:tcPr>
            <w:tcW w:w="6236" w:type="dxa"/>
          </w:tcPr>
          <w:p w:rsidR="00FB5D04" w:rsidRPr="000F172C" w:rsidRDefault="00FB5D04" w:rsidP="002F378C">
            <w:pPr>
              <w:jc w:val="left"/>
            </w:pPr>
            <w:r w:rsidRPr="000F172C">
              <w:t>Query</w:t>
            </w:r>
          </w:p>
        </w:tc>
        <w:tc>
          <w:tcPr>
            <w:tcW w:w="1134" w:type="dxa"/>
          </w:tcPr>
          <w:p w:rsidR="00FB5D04" w:rsidRPr="000F172C" w:rsidRDefault="00FB5D04" w:rsidP="002F378C">
            <w:pPr>
              <w:jc w:val="left"/>
            </w:pPr>
            <w:r w:rsidRPr="000F172C">
              <w:t>Results</w:t>
            </w:r>
          </w:p>
        </w:tc>
      </w:tr>
      <w:tr w:rsidR="00FB5D04" w:rsidRPr="000F172C" w:rsidTr="006237A6"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#1</w:t>
            </w:r>
          </w:p>
        </w:tc>
        <w:tc>
          <w:tcPr>
            <w:tcW w:w="6236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("myocarditis" OR "</w:t>
            </w:r>
            <w:proofErr w:type="spellStart"/>
            <w:r w:rsidRPr="000F172C">
              <w:t>Myocarditides</w:t>
            </w:r>
            <w:proofErr w:type="spellEnd"/>
            <w:r w:rsidRPr="000F172C">
              <w:t>" OR "</w:t>
            </w:r>
            <w:proofErr w:type="spellStart"/>
            <w:r w:rsidRPr="000F172C">
              <w:t>Carditis</w:t>
            </w:r>
            <w:proofErr w:type="spellEnd"/>
            <w:r w:rsidRPr="000F172C">
              <w:t>") AND ("Tumor Necrosis Factor-alpha" OR "</w:t>
            </w:r>
            <w:proofErr w:type="spellStart"/>
            <w:r w:rsidRPr="000F172C">
              <w:t>Cachectin</w:t>
            </w:r>
            <w:proofErr w:type="spellEnd"/>
            <w:r w:rsidRPr="000F172C">
              <w:t>" OR "Tumor Necrosis Factor" OR "</w:t>
            </w:r>
            <w:proofErr w:type="spellStart"/>
            <w:r w:rsidRPr="000F172C">
              <w:t>TNFalpha</w:t>
            </w:r>
            <w:proofErr w:type="spellEnd"/>
            <w:r w:rsidRPr="000F172C">
              <w:t>" OR "TNF-alpha")</w:t>
            </w:r>
          </w:p>
        </w:tc>
        <w:tc>
          <w:tcPr>
            <w:tcW w:w="1134" w:type="dxa"/>
            <w:vAlign w:val="center"/>
          </w:tcPr>
          <w:p w:rsidR="00FB5D04" w:rsidRPr="000F172C" w:rsidRDefault="00C43668" w:rsidP="002F378C">
            <w:pPr>
              <w:jc w:val="left"/>
            </w:pPr>
            <w:r w:rsidRPr="000F172C">
              <w:t>10</w:t>
            </w:r>
          </w:p>
        </w:tc>
      </w:tr>
    </w:tbl>
    <w:p w:rsidR="002B2561" w:rsidRPr="000F172C" w:rsidRDefault="002B2561" w:rsidP="002F378C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</w:p>
    <w:p w:rsidR="002B2561" w:rsidRPr="000F172C" w:rsidRDefault="00FB5D04" w:rsidP="002F378C">
      <w:pPr>
        <w:pStyle w:val="3"/>
        <w:numPr>
          <w:ilvl w:val="1"/>
          <w:numId w:val="1"/>
        </w:numPr>
        <w:spacing w:line="240" w:lineRule="auto"/>
        <w:rPr>
          <w:rStyle w:val="a5"/>
          <w:rFonts w:ascii="Times New Roman" w:eastAsia="Arial Unicode MS" w:hAnsi="Times New Roman" w:cs="Times New Roman"/>
          <w:color w:val="auto"/>
        </w:rPr>
      </w:pPr>
      <w:bookmarkStart w:id="20" w:name="_Toc87864872"/>
      <w:r w:rsidRPr="000F172C">
        <w:rPr>
          <w:rStyle w:val="a5"/>
          <w:rFonts w:ascii="Times New Roman" w:eastAsia="Arial Unicode MS" w:hAnsi="Times New Roman" w:cs="Times New Roman"/>
          <w:color w:val="auto"/>
        </w:rPr>
        <w:t>CNKI</w:t>
      </w:r>
      <w:r w:rsidR="00CE3170">
        <w:rPr>
          <w:rStyle w:val="a5"/>
          <w:rFonts w:ascii="Times New Roman" w:eastAsia="Arial Unicode MS" w:hAnsi="Times New Roman" w:cs="Times New Roman"/>
          <w:color w:val="auto"/>
        </w:rPr>
        <w:t xml:space="preserve"> search strategy</w:t>
      </w:r>
      <w:bookmarkEnd w:id="20"/>
    </w:p>
    <w:p w:rsidR="002B2561" w:rsidRPr="000F172C" w:rsidRDefault="002B2561" w:rsidP="002F378C">
      <w:pPr>
        <w:rPr>
          <w:rFonts w:ascii="Times New Roman" w:eastAsia="Arial Unicode MS" w:hAnsi="Times New Roman" w:cs="Times New Roman"/>
        </w:rPr>
      </w:pPr>
      <w:r w:rsidRPr="000F172C">
        <w:rPr>
          <w:rFonts w:ascii="Times New Roman" w:eastAsia="Arial Unicode MS" w:hAnsi="Times New Roman" w:cs="Times New Roman"/>
        </w:rPr>
        <w:t xml:space="preserve">The database of Medline was searched on </w:t>
      </w:r>
      <w:r w:rsidRPr="000F172C">
        <w:rPr>
          <w:rFonts w:ascii="Times New Roman" w:eastAsia="Arial Unicode MS" w:hAnsi="Times New Roman" w:cs="Times New Roman"/>
          <w:sz w:val="20"/>
          <w:szCs w:val="20"/>
        </w:rPr>
        <w:t>30/08/21</w:t>
      </w:r>
      <w:r w:rsidRPr="000F172C">
        <w:rPr>
          <w:rFonts w:ascii="Times New Roman" w:eastAsia="Arial Unicode MS" w:hAnsi="Times New Roman" w:cs="Times New Roman"/>
        </w:rPr>
        <w:t xml:space="preserve"> without language limitation.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1120"/>
        <w:gridCol w:w="6054"/>
        <w:gridCol w:w="1122"/>
      </w:tblGrid>
      <w:tr w:rsidR="00FB5D04" w:rsidRPr="000F172C" w:rsidTr="006237A6">
        <w:tc>
          <w:tcPr>
            <w:tcW w:w="1134" w:type="dxa"/>
          </w:tcPr>
          <w:p w:rsidR="00FB5D04" w:rsidRPr="000F172C" w:rsidRDefault="00FB5D04" w:rsidP="002F378C">
            <w:pPr>
              <w:jc w:val="left"/>
            </w:pPr>
            <w:r w:rsidRPr="000F172C">
              <w:t>Search</w:t>
            </w:r>
          </w:p>
        </w:tc>
        <w:tc>
          <w:tcPr>
            <w:tcW w:w="6236" w:type="dxa"/>
          </w:tcPr>
          <w:p w:rsidR="00FB5D04" w:rsidRPr="000F172C" w:rsidRDefault="00FB5D04" w:rsidP="002F378C">
            <w:pPr>
              <w:jc w:val="left"/>
            </w:pPr>
            <w:r w:rsidRPr="000F172C">
              <w:t>Query</w:t>
            </w:r>
          </w:p>
        </w:tc>
        <w:tc>
          <w:tcPr>
            <w:tcW w:w="1134" w:type="dxa"/>
          </w:tcPr>
          <w:p w:rsidR="00FB5D04" w:rsidRPr="000F172C" w:rsidRDefault="00FB5D04" w:rsidP="002F378C">
            <w:pPr>
              <w:jc w:val="left"/>
            </w:pPr>
            <w:r w:rsidRPr="000F172C">
              <w:t>Results</w:t>
            </w:r>
          </w:p>
        </w:tc>
      </w:tr>
      <w:tr w:rsidR="00FB5D04" w:rsidRPr="000F172C" w:rsidTr="006237A6">
        <w:tc>
          <w:tcPr>
            <w:tcW w:w="1134" w:type="dxa"/>
            <w:vAlign w:val="center"/>
          </w:tcPr>
          <w:p w:rsidR="00FB5D04" w:rsidRPr="000F172C" w:rsidRDefault="00FB5D04" w:rsidP="002F378C">
            <w:pPr>
              <w:jc w:val="left"/>
            </w:pPr>
            <w:r w:rsidRPr="000F172C">
              <w:t>#1</w:t>
            </w:r>
          </w:p>
        </w:tc>
        <w:tc>
          <w:tcPr>
            <w:tcW w:w="6236" w:type="dxa"/>
            <w:vAlign w:val="center"/>
          </w:tcPr>
          <w:p w:rsidR="00FB5D04" w:rsidRPr="000F172C" w:rsidRDefault="00C43668" w:rsidP="002F378C">
            <w:pPr>
              <w:jc w:val="left"/>
            </w:pPr>
            <w:r w:rsidRPr="000F172C">
              <w:t>Key word:</w:t>
            </w:r>
            <w:r w:rsidR="00FB5D04" w:rsidRPr="000F172C">
              <w:t>肿瘤坏死因子</w:t>
            </w:r>
            <w:r w:rsidR="002F378C">
              <w:rPr>
                <w:rFonts w:hint="eastAsia"/>
              </w:rPr>
              <w:t xml:space="preserve"> </w:t>
            </w:r>
            <w:r w:rsidR="002F378C">
              <w:t>(TNF)</w:t>
            </w:r>
            <w:r w:rsidR="00FB5D04" w:rsidRPr="000F172C">
              <w:t xml:space="preserve"> AND </w:t>
            </w:r>
            <w:r w:rsidRPr="000F172C">
              <w:t>Key word:</w:t>
            </w:r>
            <w:r w:rsidR="00FB5D04" w:rsidRPr="000F172C">
              <w:t>心肌炎</w:t>
            </w:r>
            <w:r w:rsidR="002F378C">
              <w:rPr>
                <w:rFonts w:hint="eastAsia"/>
              </w:rPr>
              <w:t xml:space="preserve"> </w:t>
            </w:r>
            <w:r w:rsidR="002F378C">
              <w:t>(myocarditis)</w:t>
            </w:r>
          </w:p>
        </w:tc>
        <w:tc>
          <w:tcPr>
            <w:tcW w:w="1134" w:type="dxa"/>
            <w:vAlign w:val="center"/>
          </w:tcPr>
          <w:p w:rsidR="00FB5D04" w:rsidRPr="000F172C" w:rsidRDefault="00C43668" w:rsidP="002F378C">
            <w:pPr>
              <w:jc w:val="left"/>
            </w:pPr>
            <w:r w:rsidRPr="000F172C">
              <w:t>179</w:t>
            </w:r>
          </w:p>
        </w:tc>
      </w:tr>
    </w:tbl>
    <w:p w:rsidR="002B2561" w:rsidRPr="00531DE6" w:rsidRDefault="000F172C" w:rsidP="00531DE6">
      <w:pPr>
        <w:pStyle w:val="2"/>
        <w:spacing w:line="240" w:lineRule="auto"/>
        <w:rPr>
          <w:rFonts w:ascii="Times New Roman" w:hAnsi="Times New Roman" w:cs="Times New Roman"/>
        </w:rPr>
      </w:pPr>
      <w:bookmarkStart w:id="21" w:name="_Toc87864873"/>
      <w:r w:rsidRPr="00531DE6">
        <w:rPr>
          <w:rFonts w:ascii="Times New Roman" w:hAnsi="Times New Roman" w:cs="Times New Roman"/>
        </w:rPr>
        <w:lastRenderedPageBreak/>
        <w:t>Supplementary figures</w:t>
      </w:r>
      <w:bookmarkEnd w:id="21"/>
    </w:p>
    <w:p w:rsidR="00B61115" w:rsidRPr="000F172C" w:rsidRDefault="00B61115" w:rsidP="002F378C">
      <w:pPr>
        <w:pStyle w:val="2"/>
        <w:spacing w:line="240" w:lineRule="auto"/>
        <w:rPr>
          <w:rFonts w:ascii="Times New Roman" w:hAnsi="Times New Roman" w:cs="Times New Roman"/>
        </w:rPr>
      </w:pPr>
      <w:bookmarkStart w:id="22" w:name="_Toc87864874"/>
      <w:r w:rsidRPr="000F172C">
        <w:rPr>
          <w:rFonts w:ascii="Times New Roman" w:hAnsi="Times New Roman" w:cs="Times New Roman"/>
        </w:rPr>
        <w:t>Figure 1 Flow diagram of literature selection</w:t>
      </w:r>
      <w:bookmarkEnd w:id="22"/>
    </w:p>
    <w:p w:rsidR="002B2561" w:rsidRPr="000F172C" w:rsidRDefault="00FA5158" w:rsidP="002F378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5274310" cy="3257550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217 PRISMA_2020_flow_diagram.tif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7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1115" w:rsidRPr="000F172C" w:rsidRDefault="00B61115" w:rsidP="002F378C">
      <w:pPr>
        <w:pStyle w:val="2"/>
        <w:spacing w:line="240" w:lineRule="auto"/>
        <w:rPr>
          <w:rFonts w:ascii="Times New Roman" w:hAnsi="Times New Roman" w:cs="Times New Roman"/>
        </w:rPr>
      </w:pPr>
      <w:bookmarkStart w:id="23" w:name="_Toc87864875"/>
      <w:r w:rsidRPr="000F172C">
        <w:rPr>
          <w:rFonts w:ascii="Times New Roman" w:hAnsi="Times New Roman" w:cs="Times New Roman"/>
        </w:rPr>
        <w:t>Figure 2 Risk of bias of the 65 included studies (red: high; yellow: unclear; green: low)</w:t>
      </w:r>
      <w:bookmarkEnd w:id="23"/>
    </w:p>
    <w:p w:rsidR="002B2561" w:rsidRPr="000F172C" w:rsidRDefault="002B2561" w:rsidP="002F378C">
      <w:pPr>
        <w:rPr>
          <w:rFonts w:ascii="Times New Roman" w:hAnsi="Times New Roman" w:cs="Times New Roman"/>
        </w:rPr>
      </w:pPr>
      <w:r w:rsidRPr="000F172C">
        <w:rPr>
          <w:rFonts w:ascii="Times New Roman" w:hAnsi="Times New Roman" w:cs="Times New Roman"/>
          <w:noProof/>
        </w:rPr>
        <w:drawing>
          <wp:inline distT="0" distB="0" distL="0" distR="0">
            <wp:extent cx="5274310" cy="2733675"/>
            <wp:effectExtent l="0" t="0" r="2540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2 - 副本.tif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33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1115" w:rsidRPr="000F172C" w:rsidRDefault="00B61115" w:rsidP="002F378C">
      <w:pPr>
        <w:pStyle w:val="2"/>
        <w:spacing w:line="240" w:lineRule="auto"/>
        <w:rPr>
          <w:rFonts w:ascii="Times New Roman" w:hAnsi="Times New Roman" w:cs="Times New Roman"/>
        </w:rPr>
      </w:pPr>
      <w:bookmarkStart w:id="24" w:name="_Toc87864876"/>
      <w:r w:rsidRPr="000F172C">
        <w:rPr>
          <w:rFonts w:ascii="Times New Roman" w:hAnsi="Times New Roman" w:cs="Times New Roman"/>
        </w:rPr>
        <w:lastRenderedPageBreak/>
        <w:t>Figure 3 Forest plot of pooled serum TNF-α</w:t>
      </w:r>
      <w:r w:rsidR="002B2561" w:rsidRPr="000F172C">
        <w:rPr>
          <w:rFonts w:ascii="Times New Roman" w:hAnsi="Times New Roman" w:cs="Times New Roman"/>
        </w:rPr>
        <w:t xml:space="preserve"> between viral myocarditis and control</w:t>
      </w:r>
      <w:bookmarkEnd w:id="24"/>
    </w:p>
    <w:p w:rsidR="002B2561" w:rsidRPr="000F172C" w:rsidRDefault="002B2561" w:rsidP="002F378C">
      <w:pPr>
        <w:rPr>
          <w:rFonts w:ascii="Times New Roman" w:hAnsi="Times New Roman" w:cs="Times New Roman"/>
        </w:rPr>
      </w:pPr>
      <w:r w:rsidRPr="000F172C">
        <w:rPr>
          <w:rFonts w:ascii="Times New Roman" w:hAnsi="Times New Roman" w:cs="Times New Roman"/>
          <w:noProof/>
        </w:rPr>
        <w:drawing>
          <wp:inline distT="0" distB="0" distL="0" distR="0">
            <wp:extent cx="5274310" cy="7534910"/>
            <wp:effectExtent l="0" t="0" r="2540" b="889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3.tif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1115" w:rsidRPr="000F172C" w:rsidRDefault="00B61115" w:rsidP="002F378C">
      <w:pPr>
        <w:pStyle w:val="2"/>
        <w:spacing w:line="240" w:lineRule="auto"/>
        <w:rPr>
          <w:rFonts w:ascii="Times New Roman" w:hAnsi="Times New Roman" w:cs="Times New Roman"/>
        </w:rPr>
      </w:pPr>
      <w:bookmarkStart w:id="25" w:name="_Toc87864877"/>
      <w:r w:rsidRPr="000F172C">
        <w:rPr>
          <w:rFonts w:ascii="Times New Roman" w:hAnsi="Times New Roman" w:cs="Times New Roman"/>
        </w:rPr>
        <w:lastRenderedPageBreak/>
        <w:t xml:space="preserve">Figure 4 </w:t>
      </w:r>
      <w:r w:rsidR="002B2561" w:rsidRPr="000F172C">
        <w:rPr>
          <w:rFonts w:ascii="Times New Roman" w:hAnsi="Times New Roman" w:cs="Times New Roman"/>
        </w:rPr>
        <w:t>Subgroup analysis of pooled serum TNF-α between viral myocarditis and control</w:t>
      </w:r>
      <w:bookmarkEnd w:id="25"/>
    </w:p>
    <w:p w:rsidR="002B2561" w:rsidRPr="000F172C" w:rsidRDefault="002B2561" w:rsidP="002F378C">
      <w:pPr>
        <w:rPr>
          <w:rFonts w:ascii="Times New Roman" w:hAnsi="Times New Roman" w:cs="Times New Roman"/>
        </w:rPr>
      </w:pPr>
      <w:r w:rsidRPr="000F172C">
        <w:rPr>
          <w:rFonts w:ascii="Times New Roman" w:hAnsi="Times New Roman" w:cs="Times New Roman"/>
          <w:noProof/>
        </w:rPr>
        <w:drawing>
          <wp:inline distT="0" distB="0" distL="0" distR="0">
            <wp:extent cx="5274310" cy="7856220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4.tif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856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1115" w:rsidRPr="000F172C" w:rsidRDefault="00B61115" w:rsidP="002F378C">
      <w:pPr>
        <w:pStyle w:val="2"/>
        <w:spacing w:line="240" w:lineRule="auto"/>
        <w:rPr>
          <w:rFonts w:ascii="Times New Roman" w:hAnsi="Times New Roman" w:cs="Times New Roman"/>
        </w:rPr>
      </w:pPr>
      <w:bookmarkStart w:id="26" w:name="_Toc87864878"/>
      <w:r w:rsidRPr="000F172C">
        <w:rPr>
          <w:rFonts w:ascii="Times New Roman" w:hAnsi="Times New Roman" w:cs="Times New Roman"/>
        </w:rPr>
        <w:lastRenderedPageBreak/>
        <w:t xml:space="preserve">Figure 5 </w:t>
      </w:r>
      <w:r w:rsidR="002B2561" w:rsidRPr="000F172C">
        <w:rPr>
          <w:rFonts w:ascii="Times New Roman" w:hAnsi="Times New Roman" w:cs="Times New Roman"/>
        </w:rPr>
        <w:t xml:space="preserve">Forest plot of pooled serum TNF-α between viral myocarditis in acute and </w:t>
      </w:r>
      <w:r w:rsidRPr="000F172C">
        <w:rPr>
          <w:rFonts w:ascii="Times New Roman" w:hAnsi="Times New Roman" w:cs="Times New Roman"/>
        </w:rPr>
        <w:t xml:space="preserve">recovery </w:t>
      </w:r>
      <w:r w:rsidR="002B2561" w:rsidRPr="000F172C">
        <w:rPr>
          <w:rFonts w:ascii="Times New Roman" w:hAnsi="Times New Roman" w:cs="Times New Roman"/>
        </w:rPr>
        <w:t>stage</w:t>
      </w:r>
      <w:bookmarkEnd w:id="26"/>
    </w:p>
    <w:p w:rsidR="002B2561" w:rsidRPr="000F172C" w:rsidRDefault="002B2561" w:rsidP="002F378C">
      <w:pPr>
        <w:rPr>
          <w:rFonts w:ascii="Times New Roman" w:hAnsi="Times New Roman" w:cs="Times New Roman"/>
        </w:rPr>
      </w:pPr>
      <w:r w:rsidRPr="000F172C">
        <w:rPr>
          <w:rFonts w:ascii="Times New Roman" w:hAnsi="Times New Roman" w:cs="Times New Roman"/>
          <w:noProof/>
        </w:rPr>
        <w:drawing>
          <wp:inline distT="0" distB="0" distL="0" distR="0">
            <wp:extent cx="5274310" cy="5278755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5.tif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278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2561" w:rsidRPr="000F172C" w:rsidRDefault="00B61115" w:rsidP="002F378C">
      <w:pPr>
        <w:pStyle w:val="2"/>
        <w:spacing w:line="240" w:lineRule="auto"/>
        <w:rPr>
          <w:rFonts w:ascii="Times New Roman" w:hAnsi="Times New Roman" w:cs="Times New Roman"/>
        </w:rPr>
      </w:pPr>
      <w:bookmarkStart w:id="27" w:name="_Toc87864879"/>
      <w:r w:rsidRPr="000F172C">
        <w:rPr>
          <w:rFonts w:ascii="Times New Roman" w:hAnsi="Times New Roman" w:cs="Times New Roman"/>
        </w:rPr>
        <w:lastRenderedPageBreak/>
        <w:t>Figure 6</w:t>
      </w:r>
      <w:r w:rsidR="002B2561" w:rsidRPr="000F172C">
        <w:rPr>
          <w:rFonts w:ascii="Times New Roman" w:hAnsi="Times New Roman" w:cs="Times New Roman"/>
        </w:rPr>
        <w:t xml:space="preserve"> Forest plot of pooled serum TNF-α between viral myocarditis in recovery stage and control</w:t>
      </w:r>
      <w:bookmarkEnd w:id="27"/>
    </w:p>
    <w:p w:rsidR="002B2561" w:rsidRPr="000F172C" w:rsidRDefault="002B2561" w:rsidP="002F378C">
      <w:pPr>
        <w:rPr>
          <w:rFonts w:ascii="Times New Roman" w:hAnsi="Times New Roman" w:cs="Times New Roman"/>
        </w:rPr>
      </w:pPr>
      <w:r w:rsidRPr="000F172C">
        <w:rPr>
          <w:rFonts w:ascii="Times New Roman" w:hAnsi="Times New Roman" w:cs="Times New Roman"/>
          <w:noProof/>
        </w:rPr>
        <w:drawing>
          <wp:inline distT="0" distB="0" distL="0" distR="0">
            <wp:extent cx="5274310" cy="5530215"/>
            <wp:effectExtent l="0" t="0" r="254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6.tif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530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1115" w:rsidRPr="000F172C" w:rsidRDefault="00B61115" w:rsidP="002F378C">
      <w:pPr>
        <w:pStyle w:val="2"/>
        <w:spacing w:line="240" w:lineRule="auto"/>
        <w:rPr>
          <w:rFonts w:ascii="Times New Roman" w:hAnsi="Times New Roman" w:cs="Times New Roman"/>
        </w:rPr>
      </w:pPr>
      <w:bookmarkStart w:id="28" w:name="_Toc87864880"/>
      <w:r w:rsidRPr="000F172C">
        <w:rPr>
          <w:rFonts w:ascii="Times New Roman" w:hAnsi="Times New Roman" w:cs="Times New Roman"/>
        </w:rPr>
        <w:lastRenderedPageBreak/>
        <w:t xml:space="preserve">Figure 7 </w:t>
      </w:r>
      <w:r w:rsidR="002B2561" w:rsidRPr="000F172C">
        <w:rPr>
          <w:rFonts w:ascii="Times New Roman" w:hAnsi="Times New Roman" w:cs="Times New Roman"/>
        </w:rPr>
        <w:t>Diagnostic accuracy of serum TNF-α in diagnosis viral myocarditis</w:t>
      </w:r>
      <w:bookmarkEnd w:id="28"/>
      <w:r w:rsidR="002B2561" w:rsidRPr="000F172C">
        <w:rPr>
          <w:rFonts w:ascii="Times New Roman" w:hAnsi="Times New Roman" w:cs="Times New Roman"/>
        </w:rPr>
        <w:t xml:space="preserve"> </w:t>
      </w:r>
    </w:p>
    <w:p w:rsidR="002B2561" w:rsidRPr="000F172C" w:rsidRDefault="002B2561" w:rsidP="002F378C">
      <w:pPr>
        <w:rPr>
          <w:rFonts w:ascii="Times New Roman" w:hAnsi="Times New Roman" w:cs="Times New Roman"/>
        </w:rPr>
      </w:pPr>
      <w:r w:rsidRPr="000F172C">
        <w:rPr>
          <w:rFonts w:ascii="Times New Roman" w:hAnsi="Times New Roman" w:cs="Times New Roman"/>
          <w:noProof/>
        </w:rPr>
        <w:drawing>
          <wp:inline distT="0" distB="0" distL="0" distR="0">
            <wp:extent cx="5029200" cy="36576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7.tif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2561" w:rsidRPr="000F172C" w:rsidRDefault="00B61115" w:rsidP="002F378C">
      <w:pPr>
        <w:pStyle w:val="2"/>
        <w:spacing w:line="240" w:lineRule="auto"/>
        <w:rPr>
          <w:rFonts w:ascii="Times New Roman" w:hAnsi="Times New Roman" w:cs="Times New Roman"/>
        </w:rPr>
      </w:pPr>
      <w:bookmarkStart w:id="29" w:name="_Toc87864881"/>
      <w:r w:rsidRPr="000F172C">
        <w:rPr>
          <w:rFonts w:ascii="Times New Roman" w:hAnsi="Times New Roman" w:cs="Times New Roman"/>
        </w:rPr>
        <w:lastRenderedPageBreak/>
        <w:t xml:space="preserve">Figure 8 SORC for </w:t>
      </w:r>
      <w:r w:rsidR="002B2561" w:rsidRPr="000F172C">
        <w:rPr>
          <w:rFonts w:ascii="Times New Roman" w:hAnsi="Times New Roman" w:cs="Times New Roman"/>
        </w:rPr>
        <w:t>the diagnostic accuracy of serum TNF-α in diagnosis viral myocarditis</w:t>
      </w:r>
      <w:bookmarkEnd w:id="29"/>
      <w:r w:rsidR="002B2561" w:rsidRPr="000F172C">
        <w:rPr>
          <w:rFonts w:ascii="Times New Roman" w:hAnsi="Times New Roman" w:cs="Times New Roman"/>
        </w:rPr>
        <w:t xml:space="preserve"> </w:t>
      </w:r>
    </w:p>
    <w:p w:rsidR="00531DE6" w:rsidRDefault="002B2561" w:rsidP="002F378C">
      <w:pPr>
        <w:rPr>
          <w:rFonts w:ascii="Times New Roman" w:hAnsi="Times New Roman" w:cs="Times New Roman"/>
        </w:rPr>
      </w:pPr>
      <w:r w:rsidRPr="000F172C">
        <w:rPr>
          <w:rFonts w:ascii="Times New Roman" w:hAnsi="Times New Roman" w:cs="Times New Roman"/>
          <w:noProof/>
        </w:rPr>
        <w:drawing>
          <wp:inline distT="0" distB="0" distL="0" distR="0">
            <wp:extent cx="5274310" cy="5274310"/>
            <wp:effectExtent l="0" t="0" r="2540" b="254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 8.tif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274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31DE6" w:rsidRDefault="00531DE6" w:rsidP="002F378C">
      <w:pPr>
        <w:rPr>
          <w:rFonts w:ascii="Times New Roman" w:hAnsi="Times New Roman" w:cs="Times New Roman"/>
        </w:rPr>
      </w:pPr>
    </w:p>
    <w:p w:rsidR="00DC31AA" w:rsidRDefault="00DC31AA">
      <w:pPr>
        <w:widowControl/>
        <w:jc w:val="left"/>
        <w:rPr>
          <w:rFonts w:ascii="Times New Roman" w:eastAsia="Times New Roman" w:hAnsi="Times New Roman" w:cs="Times New Roman"/>
          <w:b/>
          <w:bCs/>
          <w:sz w:val="22"/>
          <w:szCs w:val="32"/>
        </w:rPr>
      </w:pPr>
      <w:r>
        <w:rPr>
          <w:rFonts w:ascii="Times New Roman" w:hAnsi="Times New Roman" w:cs="Times New Roman"/>
        </w:rPr>
        <w:br w:type="page"/>
      </w:r>
    </w:p>
    <w:p w:rsidR="00DC31AA" w:rsidRPr="000F172C" w:rsidRDefault="00DC31AA" w:rsidP="00DC31AA">
      <w:pPr>
        <w:pStyle w:val="2"/>
        <w:spacing w:line="240" w:lineRule="auto"/>
        <w:rPr>
          <w:rFonts w:ascii="Times New Roman" w:hAnsi="Times New Roman" w:cs="Times New Roman"/>
        </w:rPr>
      </w:pPr>
      <w:bookmarkStart w:id="30" w:name="_Toc87864882"/>
      <w:r>
        <w:rPr>
          <w:rFonts w:ascii="Times New Roman" w:hAnsi="Times New Roman" w:cs="Times New Roman"/>
        </w:rPr>
        <w:lastRenderedPageBreak/>
        <w:t>Included studies</w:t>
      </w:r>
      <w:bookmarkEnd w:id="30"/>
      <w:r w:rsidRPr="000F172C">
        <w:rPr>
          <w:rFonts w:ascii="Times New Roman" w:hAnsi="Times New Roman" w:cs="Times New Roman"/>
        </w:rPr>
        <w:t xml:space="preserve"> </w:t>
      </w:r>
    </w:p>
    <w:p w:rsidR="00DC31AA" w:rsidRPr="000F172C" w:rsidRDefault="00DC31AA" w:rsidP="00DC31AA">
      <w:pPr>
        <w:widowControl/>
        <w:jc w:val="left"/>
        <w:rPr>
          <w:rFonts w:ascii="Times New Roman" w:hAnsi="Times New Roman" w:cs="Times New Roman"/>
          <w:b/>
          <w:bCs/>
          <w:kern w:val="44"/>
          <w:sz w:val="28"/>
          <w:szCs w:val="44"/>
        </w:rPr>
      </w:pPr>
      <w:r>
        <w:rPr>
          <w:rFonts w:ascii="Times New Roman" w:hAnsi="Times New Roman" w:cs="Times New Roman"/>
          <w:b/>
          <w:bCs/>
          <w:kern w:val="44"/>
          <w:sz w:val="28"/>
          <w:szCs w:val="44"/>
        </w:rPr>
        <w:fldChar w:fldCharType="begin">
          <w:fldData xml:space="preserve">nuWMu+mZojwvc3R5bGU+PHN0eWxlIGZhY2U9Im5vcm1hbCIgZm9udD0iZGVmYXVsdCIgc2l6ZT0i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</w:fldData>
        </w:fldChar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  <w:instrText xml:space="preserve"> ADDIN EN.CITE </w:instrText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  <w:fldChar w:fldCharType="begin">
          <w:fldData xml:space="preserve">PEVuZE5vdGU+PENpdGU+PEF1dGhvcj5aaGFuZzwvQXV0aG9yPjxZZWFyPjIwMjE8L1llYXI+PFJl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==
</w:fldData>
        </w:fldChar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  <w:instrText xml:space="preserve"> ADDIN EN.CITE.DATA </w:instrText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  <w:fldChar w:fldCharType="end"/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  <w:fldChar w:fldCharType="begin">
          <w:fldData xml:space="preserve">5pa55pWw5o2u6IKh5Lu95pyJ6ZmQ5YWs5Y+4PC9zdHlsZT48c3R5bGUgZmFjZT0ibm9ybWFsIiBm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==
</w:fldData>
        </w:fldChar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  <w:instrText xml:space="preserve"> ADDIN EN.CITE.DATA </w:instrText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  <w:fldChar w:fldCharType="end"/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  <w:fldChar w:fldCharType="begin">
          <w:fldData xml:space="preserve">PjxBdXRob3I+TGl1PC9BdXRob3I+PFllYXI+MjAwODwvWWVhcj48UmVjTnVtPjIyOTA8L1JlY051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==
</w:fldData>
        </w:fldChar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  <w:instrText xml:space="preserve"> ADDIN EN.CITE.DATA </w:instrText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  <w:fldChar w:fldCharType="end"/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  <w:fldChar w:fldCharType="begin">
          <w:fldData xml:space="preserve">nuWMu+mZojwvc3R5bGU+PHN0eWxlIGZhY2U9Im5vcm1hbCIgZm9udD0iZGVmYXVsdCIgc2l6ZT0i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</w:fldData>
        </w:fldChar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  <w:instrText xml:space="preserve"> ADDIN EN.CITE.DATA </w:instrText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</w:r>
      <w:r w:rsidR="00A8025D">
        <w:rPr>
          <w:rFonts w:ascii="Times New Roman" w:hAnsi="Times New Roman" w:cs="Times New Roman"/>
          <w:b/>
          <w:bCs/>
          <w:kern w:val="44"/>
          <w:sz w:val="28"/>
          <w:szCs w:val="44"/>
        </w:rPr>
        <w:fldChar w:fldCharType="end"/>
      </w:r>
      <w:r>
        <w:rPr>
          <w:rFonts w:ascii="Times New Roman" w:hAnsi="Times New Roman" w:cs="Times New Roman"/>
          <w:b/>
          <w:bCs/>
          <w:kern w:val="44"/>
          <w:sz w:val="28"/>
          <w:szCs w:val="44"/>
        </w:rPr>
        <w:fldChar w:fldCharType="separate"/>
      </w:r>
      <w:r w:rsidR="00FA5158" w:rsidRPr="00FA5158">
        <w:rPr>
          <w:rFonts w:ascii="Times New Roman" w:hAnsi="Times New Roman" w:cs="Times New Roman"/>
          <w:b/>
          <w:bCs/>
          <w:noProof/>
          <w:kern w:val="44"/>
          <w:sz w:val="28"/>
          <w:szCs w:val="44"/>
          <w:vertAlign w:val="superscript"/>
        </w:rPr>
        <w:t>1-61</w:t>
      </w:r>
      <w:r>
        <w:rPr>
          <w:rFonts w:ascii="Times New Roman" w:hAnsi="Times New Roman" w:cs="Times New Roman"/>
          <w:b/>
          <w:bCs/>
          <w:kern w:val="44"/>
          <w:sz w:val="28"/>
          <w:szCs w:val="44"/>
        </w:rPr>
        <w:fldChar w:fldCharType="end"/>
      </w:r>
    </w:p>
    <w:p w:rsidR="00A8025D" w:rsidRPr="00A8025D" w:rsidRDefault="00DC31AA" w:rsidP="00A8025D">
      <w:pPr>
        <w:pStyle w:val="EndNoteBibliography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A8025D" w:rsidRPr="00A8025D">
        <w:t>1.</w:t>
      </w:r>
      <w:r w:rsidR="00A8025D" w:rsidRPr="00A8025D">
        <w:tab/>
        <w:t xml:space="preserve">Zhang S, Jing N. Application value of myocardial enzymes combined with hs-CRP and TNF-α detection in the diagnosis and severity evaluation of viral myocarditis. </w:t>
      </w:r>
      <w:r w:rsidR="00A8025D" w:rsidRPr="00A8025D">
        <w:rPr>
          <w:i/>
        </w:rPr>
        <w:t>Hainan Med J</w:t>
      </w:r>
      <w:r w:rsidR="00A8025D" w:rsidRPr="00A8025D">
        <w:t>. 2021;32(9):1144-1147. doi:10.3969/j.issn.1003-6350.2021.09.015</w:t>
      </w:r>
    </w:p>
    <w:p w:rsidR="00A8025D" w:rsidRPr="00A8025D" w:rsidRDefault="00A8025D" w:rsidP="00A8025D">
      <w:pPr>
        <w:pStyle w:val="EndNoteBibliography"/>
      </w:pPr>
      <w:r w:rsidRPr="00A8025D">
        <w:t>2.</w:t>
      </w:r>
      <w:r w:rsidRPr="00A8025D">
        <w:tab/>
        <w:t xml:space="preserve">Ma W, Li S. Analysis of serum TNF-α,CK-MB,cTnI level detection in diagnosis of children with viral myocarditis. </w:t>
      </w:r>
      <w:r w:rsidRPr="00A8025D">
        <w:rPr>
          <w:i/>
        </w:rPr>
        <w:t>CHINESE COMMUNITY DOCTORS</w:t>
      </w:r>
      <w:r w:rsidRPr="00A8025D">
        <w:t>. 2021;37(5):110-111. doi:10.3969/j.issn.1007-614x.2021.05.053</w:t>
      </w:r>
    </w:p>
    <w:p w:rsidR="00A8025D" w:rsidRPr="00A8025D" w:rsidRDefault="00A8025D" w:rsidP="00A8025D">
      <w:pPr>
        <w:pStyle w:val="EndNoteBibliography"/>
      </w:pPr>
      <w:r w:rsidRPr="00A8025D">
        <w:t>3.</w:t>
      </w:r>
      <w:r w:rsidRPr="00A8025D">
        <w:tab/>
        <w:t xml:space="preserve">Jia F, Zhang H. Relationship between serum TNF-α and NF-κB levels and onset of disease in children with viral myocarditis. </w:t>
      </w:r>
      <w:r w:rsidRPr="00A8025D">
        <w:rPr>
          <w:i/>
        </w:rPr>
        <w:t>Chinese Remedies &amp; Clinics</w:t>
      </w:r>
      <w:r w:rsidRPr="00A8025D">
        <w:t>. 2020;20(12):1943-1945. doi:10.11655/zgywylc2020.12.007</w:t>
      </w:r>
    </w:p>
    <w:p w:rsidR="00A8025D" w:rsidRPr="00A8025D" w:rsidRDefault="00A8025D" w:rsidP="00A8025D">
      <w:pPr>
        <w:pStyle w:val="EndNoteBibliography"/>
        <w:rPr>
          <w:rFonts w:hint="eastAsia"/>
        </w:rPr>
      </w:pPr>
      <w:r w:rsidRPr="00A8025D">
        <w:rPr>
          <w:rFonts w:hint="eastAsia"/>
        </w:rPr>
        <w:t>4.</w:t>
      </w:r>
      <w:r w:rsidRPr="00A8025D">
        <w:rPr>
          <w:rFonts w:hint="eastAsia"/>
        </w:rPr>
        <w:tab/>
        <w:t xml:space="preserve">Huo M, Zhang N, Hu N, Sun L, Wang H. The Value Evaluation of Serum miR-1 Combined with cTn </w:t>
      </w:r>
      <w:r w:rsidRPr="00A8025D">
        <w:rPr>
          <w:rFonts w:hint="eastAsia"/>
        </w:rPr>
        <w:t>Ⅰ</w:t>
      </w:r>
      <w:r w:rsidRPr="00A8025D">
        <w:rPr>
          <w:rFonts w:hint="eastAsia"/>
        </w:rPr>
        <w:t xml:space="preserve"> and TNF-</w:t>
      </w:r>
      <w:r w:rsidRPr="00A8025D">
        <w:rPr>
          <w:rFonts w:hint="eastAsia"/>
        </w:rPr>
        <w:t>α</w:t>
      </w:r>
      <w:r w:rsidRPr="00A8025D">
        <w:rPr>
          <w:rFonts w:hint="eastAsia"/>
        </w:rPr>
        <w:t xml:space="preserve"> in the Diagnosis and Prognosis of Viral Myocarditis. </w:t>
      </w:r>
      <w:r w:rsidRPr="00A8025D">
        <w:rPr>
          <w:rFonts w:hint="eastAsia"/>
          <w:i/>
        </w:rPr>
        <w:t>标记免疫分析与临床</w:t>
      </w:r>
      <w:r w:rsidRPr="00A8025D">
        <w:rPr>
          <w:rFonts w:hint="eastAsia"/>
        </w:rPr>
        <w:t>. 2019;26(7):1190-1195. doi:10.11748/bjmy.issn.1006-1703.2019.07.026</w:t>
      </w:r>
    </w:p>
    <w:p w:rsidR="00A8025D" w:rsidRPr="00A8025D" w:rsidRDefault="00A8025D" w:rsidP="00A8025D">
      <w:pPr>
        <w:pStyle w:val="EndNoteBibliography"/>
      </w:pPr>
      <w:r w:rsidRPr="00A8025D">
        <w:t>5.</w:t>
      </w:r>
      <w:r w:rsidRPr="00A8025D">
        <w:tab/>
        <w:t xml:space="preserve">Chen J, Deng Y. Diagnostic Performance of Serum CK-MB, TNF-α and Hs-CRP in Children with Viral Myocarditis. </w:t>
      </w:r>
      <w:r w:rsidRPr="00A8025D">
        <w:rPr>
          <w:i/>
        </w:rPr>
        <w:t>Open life sciences</w:t>
      </w:r>
      <w:r w:rsidRPr="00A8025D">
        <w:t>. Jan 2019;14:38-42. doi:10.1515/biol-2019-0005</w:t>
      </w:r>
    </w:p>
    <w:p w:rsidR="00A8025D" w:rsidRPr="00A8025D" w:rsidRDefault="00A8025D" w:rsidP="00A8025D">
      <w:pPr>
        <w:pStyle w:val="EndNoteBibliography"/>
      </w:pPr>
      <w:r w:rsidRPr="00A8025D">
        <w:t>6.</w:t>
      </w:r>
      <w:r w:rsidRPr="00A8025D">
        <w:tab/>
        <w:t xml:space="preserve">Xiao Y, Yuan L, Ding B, et al. Research for correlation among echocardiography indexes and immune function in patients with viral myocarditis. </w:t>
      </w:r>
      <w:r w:rsidRPr="00A8025D">
        <w:rPr>
          <w:i/>
        </w:rPr>
        <w:t xml:space="preserve">Chin J Cardiovasc Rehabil M ed </w:t>
      </w:r>
      <w:r w:rsidRPr="00A8025D">
        <w:t>2018;27(4):437-440. doi:10.3969/j.issn.1008-0074.2018.04.18</w:t>
      </w:r>
    </w:p>
    <w:p w:rsidR="00A8025D" w:rsidRPr="00A8025D" w:rsidRDefault="00A8025D" w:rsidP="00A8025D">
      <w:pPr>
        <w:pStyle w:val="EndNoteBibliography"/>
        <w:rPr>
          <w:rFonts w:hint="eastAsia"/>
        </w:rPr>
      </w:pPr>
      <w:r w:rsidRPr="00A8025D">
        <w:rPr>
          <w:rFonts w:hint="eastAsia"/>
        </w:rPr>
        <w:t>7.</w:t>
      </w:r>
      <w:r w:rsidRPr="00A8025D">
        <w:rPr>
          <w:rFonts w:hint="eastAsia"/>
        </w:rPr>
        <w:tab/>
        <w:t xml:space="preserve">Xia W. Diagnostic and Prognostic Values of Serum cTn </w:t>
      </w:r>
      <w:r w:rsidRPr="00A8025D">
        <w:rPr>
          <w:rFonts w:hint="eastAsia"/>
        </w:rPr>
        <w:t>Ⅰ</w:t>
      </w:r>
      <w:r w:rsidRPr="00A8025D">
        <w:rPr>
          <w:rFonts w:hint="eastAsia"/>
        </w:rPr>
        <w:t>, MIF and TNF-</w:t>
      </w:r>
      <w:r w:rsidRPr="00A8025D">
        <w:rPr>
          <w:rFonts w:hint="eastAsia"/>
        </w:rPr>
        <w:t>α</w:t>
      </w:r>
      <w:r w:rsidRPr="00A8025D">
        <w:rPr>
          <w:rFonts w:hint="eastAsia"/>
        </w:rPr>
        <w:t xml:space="preserve"> in Viral Myocarditis. </w:t>
      </w:r>
      <w:r w:rsidRPr="00A8025D">
        <w:rPr>
          <w:rFonts w:hint="eastAsia"/>
          <w:i/>
        </w:rPr>
        <w:t>Labeled Immunoassays &amp; Clin Med</w:t>
      </w:r>
      <w:r w:rsidRPr="00A8025D">
        <w:rPr>
          <w:rFonts w:hint="eastAsia"/>
        </w:rPr>
        <w:t>. 2018;25(8):1154-1158. doi:10.11748/bjmy.issn.1006-1703.2018.08.018</w:t>
      </w:r>
    </w:p>
    <w:p w:rsidR="00A8025D" w:rsidRPr="00A8025D" w:rsidRDefault="00A8025D" w:rsidP="00A8025D">
      <w:pPr>
        <w:pStyle w:val="EndNoteBibliography"/>
      </w:pPr>
      <w:r w:rsidRPr="00A8025D">
        <w:t>8.</w:t>
      </w:r>
      <w:r w:rsidRPr="00A8025D">
        <w:tab/>
        <w:t xml:space="preserve">Hou W, Wang F, Feng Y. Expression and clinical significance of serum miR-1 and miR-146b in children with viral myocarditis. </w:t>
      </w:r>
      <w:r w:rsidRPr="00A8025D">
        <w:rPr>
          <w:i/>
        </w:rPr>
        <w:t>J Trop Med</w:t>
      </w:r>
      <w:r w:rsidRPr="00A8025D">
        <w:t>. 2018;18(5):629-633. doi:10.3969/j.issn.1672-3619.2018.05.018</w:t>
      </w:r>
    </w:p>
    <w:p w:rsidR="00A8025D" w:rsidRPr="00A8025D" w:rsidRDefault="00A8025D" w:rsidP="00A8025D">
      <w:pPr>
        <w:pStyle w:val="EndNoteBibliography"/>
      </w:pPr>
      <w:r w:rsidRPr="00A8025D">
        <w:t>9.</w:t>
      </w:r>
      <w:r w:rsidRPr="00A8025D">
        <w:tab/>
        <w:t xml:space="preserve">Luo Z. Changes of cellular immune function in patients with viral myocarditis and its clinical application value. </w:t>
      </w:r>
      <w:r w:rsidRPr="00A8025D">
        <w:rPr>
          <w:i/>
        </w:rPr>
        <w:t>China Prac Med</w:t>
      </w:r>
      <w:r w:rsidRPr="00A8025D">
        <w:t>. 2016;11(30):40-41. doi:10.14163/j.cnki.11-5547/r.2016.30.021</w:t>
      </w:r>
    </w:p>
    <w:p w:rsidR="00A8025D" w:rsidRPr="00A8025D" w:rsidRDefault="00A8025D" w:rsidP="00A8025D">
      <w:pPr>
        <w:pStyle w:val="EndNoteBibliography"/>
      </w:pPr>
      <w:r w:rsidRPr="00A8025D">
        <w:t>10.</w:t>
      </w:r>
      <w:r w:rsidRPr="00A8025D">
        <w:tab/>
        <w:t xml:space="preserve">Chen R, Chen Y, Jia J, et al. Analysis on TNF-α, TGF-β1 and IFN-γ cytokines levels in peripheral blood of viral myocarditis patients. </w:t>
      </w:r>
      <w:r w:rsidRPr="00A8025D">
        <w:rPr>
          <w:i/>
        </w:rPr>
        <w:t>Int j Lab Med</w:t>
      </w:r>
      <w:r w:rsidRPr="00A8025D">
        <w:t>. 2016;37(8):1119-1120. doi:10.3969/j.issn.1673-4130.2016.08.045</w:t>
      </w:r>
    </w:p>
    <w:p w:rsidR="00A8025D" w:rsidRPr="00A8025D" w:rsidRDefault="00A8025D" w:rsidP="00A8025D">
      <w:pPr>
        <w:pStyle w:val="EndNoteBibliography"/>
      </w:pPr>
      <w:r w:rsidRPr="00A8025D">
        <w:t>11.</w:t>
      </w:r>
      <w:r w:rsidRPr="00A8025D">
        <w:tab/>
        <w:t xml:space="preserve">Wang D, Li T, Cui H, Zhang Y. Analysis of the Indicating Value of Cardiac Troponin I, Tumor Necrosis Factor-alpha, Interleukin-18, Mir-1 and Mir-146b for Viral Myocarditis among Children. </w:t>
      </w:r>
      <w:r w:rsidRPr="00A8025D">
        <w:rPr>
          <w:i/>
        </w:rPr>
        <w:t>Cellular Physiology and Biochemistry</w:t>
      </w:r>
      <w:r w:rsidRPr="00A8025D">
        <w:t>. 01 Dec 2016;40(6):1325-1333. doi:</w:t>
      </w:r>
      <w:hyperlink r:id="rId17" w:history="1">
        <w:r w:rsidRPr="00A8025D">
          <w:rPr>
            <w:rStyle w:val="a8"/>
          </w:rPr>
          <w:t>http://dx.doi.org/10.1159/000453185</w:t>
        </w:r>
      </w:hyperlink>
    </w:p>
    <w:p w:rsidR="00A8025D" w:rsidRPr="00A8025D" w:rsidRDefault="00A8025D" w:rsidP="00A8025D">
      <w:pPr>
        <w:pStyle w:val="EndNoteBibliography"/>
      </w:pPr>
      <w:r w:rsidRPr="00A8025D">
        <w:t>12.</w:t>
      </w:r>
      <w:r w:rsidRPr="00A8025D">
        <w:tab/>
        <w:t xml:space="preserve">Zhang Y, Shi B, Wang Y, Huang K, Huang K. Analysis on levels of TNF-α,TGF-β1,and IFN-γ in peripheral blood of children with viral myocarditis. </w:t>
      </w:r>
      <w:r w:rsidRPr="00A8025D">
        <w:rPr>
          <w:i/>
        </w:rPr>
        <w:t>Maternal and Child Health Care of China</w:t>
      </w:r>
      <w:r w:rsidRPr="00A8025D">
        <w:t xml:space="preserve">. 2013;(5):789-790. </w:t>
      </w:r>
    </w:p>
    <w:p w:rsidR="00A8025D" w:rsidRPr="00A8025D" w:rsidRDefault="00A8025D" w:rsidP="00A8025D">
      <w:pPr>
        <w:pStyle w:val="EndNoteBibliography"/>
      </w:pPr>
      <w:r w:rsidRPr="00A8025D">
        <w:t>13.</w:t>
      </w:r>
      <w:r w:rsidRPr="00A8025D">
        <w:tab/>
        <w:t xml:space="preserve">Wang J, Adijiangjiamali., Liu J. Analysis of Cytokines and T-Cell Subsets in Patients with Viral Myocarditis. </w:t>
      </w:r>
      <w:r w:rsidRPr="00A8025D">
        <w:rPr>
          <w:i/>
        </w:rPr>
        <w:t>Clinical Medical &amp; Engineering</w:t>
      </w:r>
      <w:r w:rsidRPr="00A8025D">
        <w:t>. 2013;20(9):1079-1080. doi:10.3969/j.issn.1674-4659.2013.09.1079</w:t>
      </w:r>
    </w:p>
    <w:p w:rsidR="00A8025D" w:rsidRPr="00A8025D" w:rsidRDefault="00A8025D" w:rsidP="00A8025D">
      <w:pPr>
        <w:pStyle w:val="EndNoteBibliography"/>
      </w:pPr>
      <w:r w:rsidRPr="00A8025D">
        <w:t>14.</w:t>
      </w:r>
      <w:r w:rsidRPr="00A8025D">
        <w:tab/>
        <w:t xml:space="preserve">Li Y, Zhou B, Qin L, et al. The clinical significance of detecting serum levels of TNF-α, hs-CRP and cTnI in patients with viral myocarditis. </w:t>
      </w:r>
      <w:r w:rsidRPr="00A8025D">
        <w:rPr>
          <w:i/>
        </w:rPr>
        <w:t>Journal of Clinical and Experimental Medicine</w:t>
      </w:r>
      <w:r w:rsidRPr="00A8025D">
        <w:t>. 2013;12(17):1368-1369. doi:10.3969/j.issn.1671-4695.2013.17.012</w:t>
      </w:r>
    </w:p>
    <w:p w:rsidR="00A8025D" w:rsidRPr="00A8025D" w:rsidRDefault="00A8025D" w:rsidP="00A8025D">
      <w:pPr>
        <w:pStyle w:val="EndNoteBibliography"/>
      </w:pPr>
      <w:r w:rsidRPr="00A8025D">
        <w:t>15.</w:t>
      </w:r>
      <w:r w:rsidRPr="00A8025D">
        <w:tab/>
        <w:t xml:space="preserve">Jin Y. The expression level and clinical significance of serum IL-10, MIF and TNF - α in viral </w:t>
      </w:r>
      <w:r w:rsidRPr="00A8025D">
        <w:lastRenderedPageBreak/>
        <w:t>myocarditis children.</w:t>
      </w:r>
      <w:r w:rsidRPr="00A8025D">
        <w:rPr>
          <w:i/>
        </w:rPr>
        <w:t xml:space="preserve"> Chin J Pract Med</w:t>
      </w:r>
      <w:r w:rsidRPr="00A8025D">
        <w:t>. 2012;39(1):85-86. doi:10.3760/cma.j.issn.1674-4756.2012.01.041</w:t>
      </w:r>
    </w:p>
    <w:p w:rsidR="00A8025D" w:rsidRPr="00A8025D" w:rsidRDefault="00A8025D" w:rsidP="00A8025D">
      <w:pPr>
        <w:pStyle w:val="EndNoteBibliography"/>
      </w:pPr>
      <w:r w:rsidRPr="00A8025D">
        <w:t>16.</w:t>
      </w:r>
      <w:r w:rsidRPr="00A8025D">
        <w:tab/>
        <w:t xml:space="preserve">Du S. Analysis cellular immune function in the diagnosis and treatment of patients with viral myocarditis. </w:t>
      </w:r>
      <w:r w:rsidRPr="00A8025D">
        <w:rPr>
          <w:i/>
        </w:rPr>
        <w:t>World Health Digest</w:t>
      </w:r>
      <w:r w:rsidRPr="00A8025D">
        <w:t>. 2012;(48):153-154. doi:10.3969/j.issn.1672-5085.2012.48.142</w:t>
      </w:r>
    </w:p>
    <w:p w:rsidR="00A8025D" w:rsidRPr="00A8025D" w:rsidRDefault="00A8025D" w:rsidP="00A8025D">
      <w:pPr>
        <w:pStyle w:val="EndNoteBibliography"/>
      </w:pPr>
      <w:r w:rsidRPr="00A8025D">
        <w:t>17.</w:t>
      </w:r>
      <w:r w:rsidRPr="00A8025D">
        <w:tab/>
        <w:t xml:space="preserve">Dong G, Zhao N. Changes of serum cytokines in children with viral myocarditis induced by coxsackie virus type B and its clinical significance. </w:t>
      </w:r>
      <w:r w:rsidRPr="00A8025D">
        <w:rPr>
          <w:i/>
        </w:rPr>
        <w:t>CHIN J Postgrad Med</w:t>
      </w:r>
      <w:r w:rsidRPr="00A8025D">
        <w:t>. 2012;35(3):14-16. doi:10.3760/cma.j.issn.1673-4904.2012.03.006</w:t>
      </w:r>
    </w:p>
    <w:p w:rsidR="00A8025D" w:rsidRPr="00A8025D" w:rsidRDefault="00A8025D" w:rsidP="00A8025D">
      <w:pPr>
        <w:pStyle w:val="EndNoteBibliography"/>
      </w:pPr>
      <w:r w:rsidRPr="00A8025D">
        <w:t>18.</w:t>
      </w:r>
      <w:r w:rsidRPr="00A8025D">
        <w:tab/>
        <w:t xml:space="preserve">Yu S, Zhu H. Association between viral myocarditis and inflammatory factors. </w:t>
      </w:r>
      <w:r w:rsidRPr="00A8025D">
        <w:rPr>
          <w:i/>
        </w:rPr>
        <w:t>Inner Mongolia Medical Journal</w:t>
      </w:r>
      <w:r w:rsidRPr="00A8025D">
        <w:t>. 2011;43(9):1057-1058. doi:10.3969/j.issn.1004-0951.2011.09.012</w:t>
      </w:r>
    </w:p>
    <w:p w:rsidR="00A8025D" w:rsidRPr="00A8025D" w:rsidRDefault="00A8025D" w:rsidP="00A8025D">
      <w:pPr>
        <w:pStyle w:val="EndNoteBibliography"/>
      </w:pPr>
      <w:r w:rsidRPr="00A8025D">
        <w:t>19.</w:t>
      </w:r>
      <w:r w:rsidRPr="00A8025D">
        <w:tab/>
        <w:t xml:space="preserve">Qiao J. Analysis of serum IL-18, IL-6 and TNF-α levels in 80 cases of viral myocarditis. </w:t>
      </w:r>
      <w:r w:rsidRPr="00A8025D">
        <w:rPr>
          <w:i/>
        </w:rPr>
        <w:t>Inner Mongolia Medical Journal</w:t>
      </w:r>
      <w:r w:rsidRPr="00A8025D">
        <w:t>. 2011;30(23):81-82. doi:10.3969/j.issn.1006-0979.2011.23.092</w:t>
      </w:r>
    </w:p>
    <w:p w:rsidR="00A8025D" w:rsidRPr="00A8025D" w:rsidRDefault="00A8025D" w:rsidP="00A8025D">
      <w:pPr>
        <w:pStyle w:val="EndNoteBibliography"/>
      </w:pPr>
      <w:r w:rsidRPr="00A8025D">
        <w:t>20.</w:t>
      </w:r>
      <w:r w:rsidRPr="00A8025D">
        <w:tab/>
        <w:t xml:space="preserve">Chen S. Analysis on the changes of serum IL-18 and TNF-α levels in patients with viral myocarditis. </w:t>
      </w:r>
      <w:r w:rsidRPr="00A8025D">
        <w:rPr>
          <w:i/>
        </w:rPr>
        <w:t>Practical Journal of Cardiac Cerebral Pneumal and Vascular Disease</w:t>
      </w:r>
      <w:r w:rsidRPr="00A8025D">
        <w:t>. 2011;19(6):930-931. doi:10.3969/j.issn.1008-5971.2011.06.028</w:t>
      </w:r>
    </w:p>
    <w:p w:rsidR="00A8025D" w:rsidRPr="00A8025D" w:rsidRDefault="00A8025D" w:rsidP="00A8025D">
      <w:pPr>
        <w:pStyle w:val="EndNoteBibliography"/>
      </w:pPr>
      <w:r w:rsidRPr="00A8025D">
        <w:t>21.</w:t>
      </w:r>
      <w:r w:rsidRPr="00A8025D">
        <w:tab/>
        <w:t xml:space="preserve">Yang L, Zhang W, Zhou W. Expressive Significance of Tumour Necrosis Factor-α and Resoluble Receptor Proteinum 5500 in Serum on Child with Viral Myocarditis. </w:t>
      </w:r>
      <w:r w:rsidRPr="00A8025D">
        <w:rPr>
          <w:i/>
        </w:rPr>
        <w:t>Chinese journal of Medicinal Guide</w:t>
      </w:r>
      <w:r w:rsidRPr="00A8025D">
        <w:t>. 2010;12(4):644,646. doi:10.3969/j.issn.1009-0959.2010.04.064</w:t>
      </w:r>
    </w:p>
    <w:p w:rsidR="00A8025D" w:rsidRPr="00A8025D" w:rsidRDefault="00A8025D" w:rsidP="00A8025D">
      <w:pPr>
        <w:pStyle w:val="EndNoteBibliography"/>
      </w:pPr>
      <w:r w:rsidRPr="00A8025D">
        <w:t>22.</w:t>
      </w:r>
      <w:r w:rsidRPr="00A8025D">
        <w:tab/>
        <w:t xml:space="preserve">Wen H, Jia W, Liu L, et al. Clinical significance of cellular immune function in patients with viral vocarditis. </w:t>
      </w:r>
      <w:r w:rsidRPr="00A8025D">
        <w:rPr>
          <w:i/>
        </w:rPr>
        <w:t>Chin J Cell Mol Immunol</w:t>
      </w:r>
      <w:r w:rsidRPr="00A8025D">
        <w:t xml:space="preserve">. 2010;26(7):685-686. </w:t>
      </w:r>
    </w:p>
    <w:p w:rsidR="00A8025D" w:rsidRPr="00A8025D" w:rsidRDefault="00A8025D" w:rsidP="00A8025D">
      <w:pPr>
        <w:pStyle w:val="EndNoteBibliography"/>
      </w:pPr>
      <w:r w:rsidRPr="00A8025D">
        <w:t>23.</w:t>
      </w:r>
      <w:r w:rsidRPr="00A8025D">
        <w:tab/>
        <w:t xml:space="preserve">Wang Z, Zhou R, Fang Y, Kuang Z. Changes and Significance of Serum IL - 18, IL - 6 and TNF - α in the Patients with Viral Myocarditis. </w:t>
      </w:r>
      <w:r w:rsidRPr="00A8025D">
        <w:rPr>
          <w:i/>
        </w:rPr>
        <w:t>Practical Journal of Cardiac Cerebral Pneumal and Vascular Disease</w:t>
      </w:r>
      <w:r w:rsidRPr="00A8025D">
        <w:t>. 2010;18(11):1563-1564. doi:10.3969/j.issn.1008-5971.2010.11.002</w:t>
      </w:r>
    </w:p>
    <w:p w:rsidR="00A8025D" w:rsidRPr="00A8025D" w:rsidRDefault="00A8025D" w:rsidP="00A8025D">
      <w:pPr>
        <w:pStyle w:val="EndNoteBibliography"/>
      </w:pPr>
      <w:r w:rsidRPr="00A8025D">
        <w:t>24.</w:t>
      </w:r>
      <w:r w:rsidRPr="00A8025D">
        <w:tab/>
        <w:t xml:space="preserve">Ma H. IGF-1 and TNF-αin children with viral expression. </w:t>
      </w:r>
      <w:r w:rsidRPr="00A8025D">
        <w:rPr>
          <w:i/>
        </w:rPr>
        <w:t>China Modern Medicine</w:t>
      </w:r>
      <w:r w:rsidRPr="00A8025D">
        <w:t>. 2010;17(15):27-28. doi:10.3969/j.issn.1674-4721.2010.15.015</w:t>
      </w:r>
    </w:p>
    <w:p w:rsidR="00A8025D" w:rsidRPr="00A8025D" w:rsidRDefault="00A8025D" w:rsidP="00A8025D">
      <w:pPr>
        <w:pStyle w:val="EndNoteBibliography"/>
      </w:pPr>
      <w:r w:rsidRPr="00A8025D">
        <w:t>25.</w:t>
      </w:r>
      <w:r w:rsidRPr="00A8025D">
        <w:tab/>
        <w:t xml:space="preserve">Jiang D, Zhou S, Zhou H, et al. Cytokine IL-6, IL-8-8, TNF-α and viral myocarditis. </w:t>
      </w:r>
      <w:r w:rsidRPr="00A8025D">
        <w:rPr>
          <w:i/>
        </w:rPr>
        <w:t xml:space="preserve">chin Heart J </w:t>
      </w:r>
      <w:r w:rsidRPr="00A8025D">
        <w:t xml:space="preserve">2010;22(2):306-307. </w:t>
      </w:r>
    </w:p>
    <w:p w:rsidR="00A8025D" w:rsidRPr="00A8025D" w:rsidRDefault="00A8025D" w:rsidP="00A8025D">
      <w:pPr>
        <w:pStyle w:val="EndNoteBibliography"/>
      </w:pPr>
      <w:r w:rsidRPr="00A8025D">
        <w:t>26.</w:t>
      </w:r>
      <w:r w:rsidRPr="00A8025D">
        <w:tab/>
        <w:t xml:space="preserve">Wen HY, Jia WK, Liu L, et al. [Clinical significance of cellular immune function in patients with viral myocarditis]. [Chinese]. </w:t>
      </w:r>
      <w:r w:rsidRPr="00A8025D">
        <w:rPr>
          <w:i/>
        </w:rPr>
        <w:t>Xi bao yu fen zi mian yi xue za zhi = Chinese journal of cellular and molecular immunology</w:t>
      </w:r>
      <w:r w:rsidRPr="00A8025D">
        <w:t xml:space="preserve">. Jul 2010;26(7):685-686. </w:t>
      </w:r>
    </w:p>
    <w:p w:rsidR="00A8025D" w:rsidRPr="00A8025D" w:rsidRDefault="00A8025D" w:rsidP="00A8025D">
      <w:pPr>
        <w:pStyle w:val="EndNoteBibliography"/>
      </w:pPr>
      <w:r w:rsidRPr="00A8025D">
        <w:t>27.</w:t>
      </w:r>
      <w:r w:rsidRPr="00A8025D">
        <w:tab/>
        <w:t xml:space="preserve">Zhu B. Change and significance of TNF-α,IL-6 and IL-8 in child patients with viral myocarditis. </w:t>
      </w:r>
      <w:r w:rsidRPr="00A8025D">
        <w:rPr>
          <w:i/>
        </w:rPr>
        <w:t>Chongqing Medicine</w:t>
      </w:r>
      <w:r w:rsidRPr="00A8025D">
        <w:t>. 2009;38(2):163,166. doi:10.3969/j.issn.1671-8348.2009.02.016</w:t>
      </w:r>
    </w:p>
    <w:p w:rsidR="00A8025D" w:rsidRPr="00A8025D" w:rsidRDefault="00A8025D" w:rsidP="00A8025D">
      <w:pPr>
        <w:pStyle w:val="EndNoteBibliography"/>
      </w:pPr>
      <w:r w:rsidRPr="00A8025D">
        <w:t>28.</w:t>
      </w:r>
      <w:r w:rsidRPr="00A8025D">
        <w:tab/>
        <w:t xml:space="preserve">Zhou W. Clinical value of changes of tumor necrosis factor-a and interleukin-6 level in the children with acute viral myocarditis. </w:t>
      </w:r>
      <w:r w:rsidRPr="00A8025D">
        <w:rPr>
          <w:i/>
        </w:rPr>
        <w:t>Chinese journal of Cardiovascular Research</w:t>
      </w:r>
      <w:r w:rsidRPr="00A8025D">
        <w:t>. 2009;7(4):285-287. doi:10.3969/j.issn.1672-5301.2009.04.016</w:t>
      </w:r>
    </w:p>
    <w:p w:rsidR="00A8025D" w:rsidRPr="00A8025D" w:rsidRDefault="00A8025D" w:rsidP="00A8025D">
      <w:pPr>
        <w:pStyle w:val="EndNoteBibliography"/>
      </w:pPr>
      <w:r w:rsidRPr="00A8025D">
        <w:t>29.</w:t>
      </w:r>
      <w:r w:rsidRPr="00A8025D">
        <w:tab/>
        <w:t xml:space="preserve">Sun Z, Sun J, Yang M. Analysis on the relationship between neonatal viral myocarditis and the levels of IL-6 and TNF-α. </w:t>
      </w:r>
      <w:r w:rsidRPr="00A8025D">
        <w:rPr>
          <w:i/>
        </w:rPr>
        <w:t>Maternal &amp; Child Health Care of China</w:t>
      </w:r>
      <w:r w:rsidRPr="00A8025D">
        <w:t xml:space="preserve">. 2009;24(8):1082-1083. </w:t>
      </w:r>
    </w:p>
    <w:p w:rsidR="00A8025D" w:rsidRPr="00A8025D" w:rsidRDefault="00A8025D" w:rsidP="00A8025D">
      <w:pPr>
        <w:pStyle w:val="EndNoteBibliography"/>
      </w:pPr>
      <w:r w:rsidRPr="00A8025D">
        <w:t>30.</w:t>
      </w:r>
      <w:r w:rsidRPr="00A8025D">
        <w:tab/>
        <w:t xml:space="preserve">Ma S, Zhang L, Li X. Study of Macrophage Migration Inhibitory Factor, Tumor Necrosis Factor-α and Interferon-γ in Children with Acute Viral Myocarditis. </w:t>
      </w:r>
      <w:r w:rsidRPr="00A8025D">
        <w:rPr>
          <w:i/>
        </w:rPr>
        <w:t>Chinese Journal of General Practice</w:t>
      </w:r>
      <w:r w:rsidRPr="00A8025D">
        <w:t xml:space="preserve">. 2009;7(9):927-928. </w:t>
      </w:r>
    </w:p>
    <w:p w:rsidR="00A8025D" w:rsidRPr="00A8025D" w:rsidRDefault="00A8025D" w:rsidP="00A8025D">
      <w:pPr>
        <w:pStyle w:val="EndNoteBibliography"/>
      </w:pPr>
      <w:r w:rsidRPr="00A8025D">
        <w:t>31.</w:t>
      </w:r>
      <w:r w:rsidRPr="00A8025D">
        <w:tab/>
        <w:t xml:space="preserve">He J, Peng X. Variations and sisniflcance of levels of TNF-а,IL-6 and IL-8 in serum of viral myocarditis patients. </w:t>
      </w:r>
      <w:r w:rsidRPr="00A8025D">
        <w:rPr>
          <w:i/>
        </w:rPr>
        <w:t>China Tropical Medicine</w:t>
      </w:r>
      <w:r w:rsidRPr="00A8025D">
        <w:t xml:space="preserve">. 2009;9(6):1042-1043. </w:t>
      </w:r>
    </w:p>
    <w:p w:rsidR="00A8025D" w:rsidRPr="00A8025D" w:rsidRDefault="00A8025D" w:rsidP="00A8025D">
      <w:pPr>
        <w:pStyle w:val="EndNoteBibliography"/>
      </w:pPr>
      <w:r w:rsidRPr="00A8025D">
        <w:t>32.</w:t>
      </w:r>
      <w:r w:rsidRPr="00A8025D">
        <w:tab/>
        <w:t xml:space="preserve">Zhang X, Yu X, Guo F, Li S. Expressions of Macrophage Migration Inhibitory Factor, Tumor Necrosis Factor-α and Interleukin-1β in Serum of Children with Viral Myocarditis. </w:t>
      </w:r>
      <w:r w:rsidRPr="00A8025D">
        <w:rPr>
          <w:i/>
        </w:rPr>
        <w:t>J Appl Clin Pediatr</w:t>
      </w:r>
      <w:r w:rsidRPr="00A8025D">
        <w:t>. 2008;23(1):35-36. doi:10.3969/j.issn.1003-515X.2008.01.011</w:t>
      </w:r>
    </w:p>
    <w:p w:rsidR="00A8025D" w:rsidRPr="00A8025D" w:rsidRDefault="00A8025D" w:rsidP="00A8025D">
      <w:pPr>
        <w:pStyle w:val="EndNoteBibliography"/>
      </w:pPr>
      <w:r w:rsidRPr="00A8025D">
        <w:lastRenderedPageBreak/>
        <w:t>33.</w:t>
      </w:r>
      <w:r w:rsidRPr="00A8025D">
        <w:tab/>
        <w:t xml:space="preserve">Pi Z. Determination of serum nitric oxide, IL-1β and tumor necrosis factor in patients with viral myocarditis and its significance. </w:t>
      </w:r>
      <w:r w:rsidRPr="00A8025D">
        <w:rPr>
          <w:i/>
        </w:rPr>
        <w:t>Chongqing Medicine</w:t>
      </w:r>
      <w:r w:rsidRPr="00A8025D">
        <w:t>. 2008;37(11):1258-1259. doi:10.3969/j.issn.1671-8348.2008.11.061</w:t>
      </w:r>
    </w:p>
    <w:p w:rsidR="00A8025D" w:rsidRPr="00A8025D" w:rsidRDefault="00A8025D" w:rsidP="00A8025D">
      <w:pPr>
        <w:pStyle w:val="EndNoteBibliography"/>
      </w:pPr>
      <w:r w:rsidRPr="00A8025D">
        <w:t>34.</w:t>
      </w:r>
      <w:r w:rsidRPr="00A8025D">
        <w:tab/>
        <w:t xml:space="preserve">Liu X, Wang Y, Yu Y. Dynamic change of serum cytokines levels in patients with virus myocarditis and its clinical value. </w:t>
      </w:r>
      <w:r w:rsidRPr="00A8025D">
        <w:rPr>
          <w:i/>
        </w:rPr>
        <w:t>Modern Medicine Journal of China</w:t>
      </w:r>
      <w:r w:rsidRPr="00A8025D">
        <w:t>. 2008;10(7):50-52. doi:10.3969/j.issn.1672-9463.2008.07.016</w:t>
      </w:r>
    </w:p>
    <w:p w:rsidR="00A8025D" w:rsidRPr="00A8025D" w:rsidRDefault="00A8025D" w:rsidP="00A8025D">
      <w:pPr>
        <w:pStyle w:val="EndNoteBibliography"/>
      </w:pPr>
      <w:r w:rsidRPr="00A8025D">
        <w:t>35.</w:t>
      </w:r>
      <w:r w:rsidRPr="00A8025D">
        <w:tab/>
        <w:t xml:space="preserve">Liu J, Zhang Y. Detection and significance of tumor necrosis factor-α in viral myocarditis. </w:t>
      </w:r>
      <w:r w:rsidRPr="00A8025D">
        <w:rPr>
          <w:i/>
        </w:rPr>
        <w:t xml:space="preserve">China Medical Herald </w:t>
      </w:r>
      <w:r w:rsidRPr="00A8025D">
        <w:t>2008;5(26):74-74. doi:10.3969/j.issn.1673-7210.2008.26.045</w:t>
      </w:r>
    </w:p>
    <w:p w:rsidR="00A8025D" w:rsidRPr="00A8025D" w:rsidRDefault="00A8025D" w:rsidP="00A8025D">
      <w:pPr>
        <w:pStyle w:val="EndNoteBibliography"/>
      </w:pPr>
      <w:r w:rsidRPr="00A8025D">
        <w:t>36.</w:t>
      </w:r>
      <w:r w:rsidRPr="00A8025D">
        <w:tab/>
        <w:t xml:space="preserve">Yu X, Sun J, Lv M, Zhang J. Determination the serum of tumor necrosis factor alpha and interleukin 10 in patient with viral myocarditis. </w:t>
      </w:r>
      <w:r w:rsidRPr="00A8025D">
        <w:rPr>
          <w:i/>
        </w:rPr>
        <w:t>Chinese Journal of Laboratory Diagnosis</w:t>
      </w:r>
      <w:r w:rsidRPr="00A8025D">
        <w:t>. 2007;11(10):1317-1318. doi:10.3969/j.issn.1007-4287.2007.10.015</w:t>
      </w:r>
    </w:p>
    <w:p w:rsidR="00A8025D" w:rsidRPr="00A8025D" w:rsidRDefault="00A8025D" w:rsidP="00A8025D">
      <w:pPr>
        <w:pStyle w:val="EndNoteBibliography"/>
      </w:pPr>
      <w:r w:rsidRPr="00A8025D">
        <w:t>37.</w:t>
      </w:r>
      <w:r w:rsidRPr="00A8025D">
        <w:tab/>
        <w:t xml:space="preserve">Yang N, Zhang H, Wang J. Study of Serum Interleukin-18,Tumor Necrosis Factor-Alpha,Interferon-Gama Level and Their Relationships in Children with Viral Myocarditis. </w:t>
      </w:r>
      <w:r w:rsidRPr="00A8025D">
        <w:rPr>
          <w:i/>
        </w:rPr>
        <w:t>Chinese Journal of Applied Clinical Pediatrics</w:t>
      </w:r>
      <w:r w:rsidRPr="00A8025D">
        <w:t>. 2007;22(13):990-991. doi:10.3969/j.issn.1003-515X.2007.13.014</w:t>
      </w:r>
    </w:p>
    <w:p w:rsidR="00A8025D" w:rsidRPr="00A8025D" w:rsidRDefault="00A8025D" w:rsidP="00A8025D">
      <w:pPr>
        <w:pStyle w:val="EndNoteBibliography"/>
      </w:pPr>
      <w:r w:rsidRPr="00A8025D">
        <w:t>38.</w:t>
      </w:r>
      <w:r w:rsidRPr="00A8025D">
        <w:tab/>
        <w:t xml:space="preserve">Miao X, Li J. Correlation analysis of TNFα, IL-6 and myocardial enzymes in children with myocarditis. </w:t>
      </w:r>
      <w:r w:rsidRPr="00A8025D">
        <w:rPr>
          <w:i/>
        </w:rPr>
        <w:t>Journal of Changzhi Medical College</w:t>
      </w:r>
      <w:r w:rsidRPr="00A8025D">
        <w:t>. 2007;21(6):447-449. doi:10.3969/j.issn.1006-0588.2007.06.021</w:t>
      </w:r>
    </w:p>
    <w:p w:rsidR="00A8025D" w:rsidRPr="00A8025D" w:rsidRDefault="00A8025D" w:rsidP="00A8025D">
      <w:pPr>
        <w:pStyle w:val="EndNoteBibliography"/>
      </w:pPr>
      <w:r w:rsidRPr="00A8025D">
        <w:t>39.</w:t>
      </w:r>
      <w:r w:rsidRPr="00A8025D">
        <w:tab/>
        <w:t xml:space="preserve">Li Y, Zhou W, Luan B. Significance of Changes of Tumor Necrosis Factor-α and Interleukin-6 Level in Children with Acute Viral Myocarditis. </w:t>
      </w:r>
      <w:r w:rsidRPr="00A8025D">
        <w:rPr>
          <w:i/>
        </w:rPr>
        <w:t>Chinese Journal of Applied Clinical Pediatrics</w:t>
      </w:r>
      <w:r w:rsidRPr="00A8025D">
        <w:t>. 2007;22(13):984-985. doi:10.3969/j.issn.1003-515X.2007.13.011</w:t>
      </w:r>
    </w:p>
    <w:p w:rsidR="00A8025D" w:rsidRPr="00A8025D" w:rsidRDefault="00A8025D" w:rsidP="00A8025D">
      <w:pPr>
        <w:pStyle w:val="EndNoteBibliography"/>
      </w:pPr>
      <w:r w:rsidRPr="00A8025D">
        <w:t>40.</w:t>
      </w:r>
      <w:r w:rsidRPr="00A8025D">
        <w:tab/>
        <w:t xml:space="preserve">Hu B, Xu J, Hong G, Wu Z, Li Z. Detection of three kinds of cytokines in patients with viral myocarditis. </w:t>
      </w:r>
      <w:r w:rsidRPr="00A8025D">
        <w:rPr>
          <w:i/>
        </w:rPr>
        <w:t>Chinese Journal of Practical Internal Medicine</w:t>
      </w:r>
      <w:r w:rsidRPr="00A8025D">
        <w:t>. 2007;27(5):363-364. doi:10.3969/j.issn.1005-2194.2007.05.016</w:t>
      </w:r>
    </w:p>
    <w:p w:rsidR="00A8025D" w:rsidRPr="00A8025D" w:rsidRDefault="00A8025D" w:rsidP="00A8025D">
      <w:pPr>
        <w:pStyle w:val="EndNoteBibliography"/>
      </w:pPr>
      <w:r w:rsidRPr="00A8025D">
        <w:t>41.</w:t>
      </w:r>
      <w:r w:rsidRPr="00A8025D">
        <w:tab/>
        <w:t xml:space="preserve">Tao Q, Zhou X, Li E. The Value of Determination of Blood Cardiac Troponin T, IL-8 and TNF-α Contents for the Diagnosis and Prognosis Assessment in Patients with Viral Myocarditis. </w:t>
      </w:r>
      <w:r w:rsidRPr="00A8025D">
        <w:rPr>
          <w:i/>
        </w:rPr>
        <w:t>J of Radioimmunology</w:t>
      </w:r>
      <w:r w:rsidRPr="00A8025D">
        <w:t>. 2006;19(4):303-304. doi:10.3969/j.issn.1008-9810.2006.04.027</w:t>
      </w:r>
    </w:p>
    <w:p w:rsidR="00A8025D" w:rsidRPr="00A8025D" w:rsidRDefault="00A8025D" w:rsidP="00A8025D">
      <w:pPr>
        <w:pStyle w:val="EndNoteBibliography"/>
      </w:pPr>
      <w:r w:rsidRPr="00A8025D">
        <w:t>42.</w:t>
      </w:r>
      <w:r w:rsidRPr="00A8025D">
        <w:tab/>
        <w:t xml:space="preserve">Shen J, Ma X. Detection of serum inflammatory cytokines in children with viral myocarditis and its clinical value. </w:t>
      </w:r>
      <w:r w:rsidRPr="00A8025D">
        <w:rPr>
          <w:i/>
        </w:rPr>
        <w:t>Zhejiang Clinical Medical Journal</w:t>
      </w:r>
      <w:r w:rsidRPr="00A8025D">
        <w:t xml:space="preserve">. 2006;(12):1324. </w:t>
      </w:r>
    </w:p>
    <w:p w:rsidR="00A8025D" w:rsidRPr="00A8025D" w:rsidRDefault="00A8025D" w:rsidP="00A8025D">
      <w:pPr>
        <w:pStyle w:val="EndNoteBibliography"/>
      </w:pPr>
      <w:r w:rsidRPr="00A8025D">
        <w:t>43.</w:t>
      </w:r>
      <w:r w:rsidRPr="00A8025D">
        <w:tab/>
        <w:t xml:space="preserve">Liu H, Li J, Wang Y, Zhao X. The relationship between the levels of TNF-a and IL-6 and CK-MB in children with viral myocarditis. </w:t>
      </w:r>
      <w:r w:rsidRPr="00A8025D">
        <w:rPr>
          <w:i/>
        </w:rPr>
        <w:t>Chinese Journal of Disdiagnostics</w:t>
      </w:r>
      <w:r w:rsidRPr="00A8025D">
        <w:t>. 2005;5(11):2042-2043. doi:10.3969/j.issn.1009-6647.2005.11.024</w:t>
      </w:r>
    </w:p>
    <w:p w:rsidR="00A8025D" w:rsidRPr="00A8025D" w:rsidRDefault="00A8025D" w:rsidP="00A8025D">
      <w:pPr>
        <w:pStyle w:val="EndNoteBibliography"/>
      </w:pPr>
      <w:r w:rsidRPr="00A8025D">
        <w:rPr>
          <w:rFonts w:hint="eastAsia"/>
        </w:rPr>
        <w:t>44.</w:t>
      </w:r>
      <w:r w:rsidRPr="00A8025D">
        <w:rPr>
          <w:rFonts w:hint="eastAsia"/>
        </w:rPr>
        <w:tab/>
      </w:r>
      <w:r w:rsidRPr="00A8025D">
        <w:rPr>
          <w:rFonts w:hint="eastAsia"/>
        </w:rPr>
        <w:t>王焱</w:t>
      </w:r>
      <w:r w:rsidRPr="00A8025D">
        <w:rPr>
          <w:rFonts w:hint="eastAsia"/>
        </w:rPr>
        <w:t xml:space="preserve">Wang Y, </w:t>
      </w:r>
      <w:r w:rsidRPr="00A8025D">
        <w:rPr>
          <w:rFonts w:hint="eastAsia"/>
        </w:rPr>
        <w:t>王卉呈</w:t>
      </w:r>
      <w:r w:rsidRPr="00A8025D">
        <w:rPr>
          <w:rFonts w:hint="eastAsia"/>
        </w:rPr>
        <w:t xml:space="preserve">Wang H, </w:t>
      </w:r>
      <w:r w:rsidRPr="00A8025D">
        <w:rPr>
          <w:rFonts w:hint="eastAsia"/>
        </w:rPr>
        <w:t>路非平</w:t>
      </w:r>
      <w:r w:rsidRPr="00A8025D">
        <w:rPr>
          <w:rFonts w:hint="eastAsia"/>
        </w:rPr>
        <w:t xml:space="preserve">Lu F, </w:t>
      </w:r>
      <w:r w:rsidRPr="00A8025D">
        <w:rPr>
          <w:rFonts w:hint="eastAsia"/>
        </w:rPr>
        <w:t>杜平</w:t>
      </w:r>
      <w:r w:rsidRPr="00A8025D">
        <w:rPr>
          <w:rFonts w:hint="eastAsia"/>
        </w:rPr>
        <w:t xml:space="preserve">Du P. The study of relationship between virus myocarditis and tumor necrosis factor. </w:t>
      </w:r>
      <w:r w:rsidRPr="00A8025D">
        <w:rPr>
          <w:rFonts w:hint="eastAsia"/>
          <w:i/>
        </w:rPr>
        <w:t>Journal of Xinjiang Medical University</w:t>
      </w:r>
      <w:r w:rsidRPr="00A8025D">
        <w:rPr>
          <w:rFonts w:hint="eastAsia"/>
        </w:rPr>
        <w:t>. 2004;27(2):138-139. doi:10.3969/j.issn.10</w:t>
      </w:r>
      <w:r w:rsidRPr="00A8025D">
        <w:t>09-5551.2004.02.014</w:t>
      </w:r>
    </w:p>
    <w:p w:rsidR="00A8025D" w:rsidRPr="00A8025D" w:rsidRDefault="00A8025D" w:rsidP="00A8025D">
      <w:pPr>
        <w:pStyle w:val="EndNoteBibliography"/>
      </w:pPr>
      <w:r w:rsidRPr="00A8025D">
        <w:t>45.</w:t>
      </w:r>
      <w:r w:rsidRPr="00A8025D">
        <w:tab/>
        <w:t xml:space="preserve">Liang W, Li G, Chen J. Changes of plasma nitric oxide and tumor necrosis factor levels in patients with viral myocarditis. </w:t>
      </w:r>
      <w:r w:rsidRPr="00A8025D">
        <w:rPr>
          <w:i/>
        </w:rPr>
        <w:t>Chin J Cardiovasc Rehabil Med</w:t>
      </w:r>
      <w:r w:rsidRPr="00A8025D">
        <w:t>. 2004;13(4):333-334. doi:10.3969/j.issn.1008-0074.2004.04.011</w:t>
      </w:r>
    </w:p>
    <w:p w:rsidR="00A8025D" w:rsidRPr="00A8025D" w:rsidRDefault="00A8025D" w:rsidP="00A8025D">
      <w:pPr>
        <w:pStyle w:val="EndNoteBibliography"/>
      </w:pPr>
      <w:r w:rsidRPr="00A8025D">
        <w:t>46.</w:t>
      </w:r>
      <w:r w:rsidRPr="00A8025D">
        <w:tab/>
        <w:t xml:space="preserve">Lei H. Detection and significance of plasma cytokines in patients with acute viral myocarditis. </w:t>
      </w:r>
      <w:r w:rsidRPr="00A8025D">
        <w:rPr>
          <w:i/>
        </w:rPr>
        <w:t>Journal of Medical Forum</w:t>
      </w:r>
      <w:r w:rsidRPr="00A8025D">
        <w:t>. 2004;25(7):37,39. doi:10.3969/j.issn.1672-3422.2004.07.020</w:t>
      </w:r>
    </w:p>
    <w:p w:rsidR="00A8025D" w:rsidRPr="00A8025D" w:rsidRDefault="00A8025D" w:rsidP="00A8025D">
      <w:pPr>
        <w:pStyle w:val="EndNoteBibliography"/>
      </w:pPr>
      <w:r w:rsidRPr="00A8025D">
        <w:t>47.</w:t>
      </w:r>
      <w:r w:rsidRPr="00A8025D">
        <w:tab/>
        <w:t xml:space="preserve">Huang L, Ma P, Wang J, Han X. Changes and significance of interferon-γ and TNF-α in viral myocarditis. </w:t>
      </w:r>
      <w:r w:rsidRPr="00A8025D">
        <w:rPr>
          <w:i/>
        </w:rPr>
        <w:t>Journal of Clinical Pediatrics</w:t>
      </w:r>
      <w:r w:rsidRPr="00A8025D">
        <w:t>. 2004;22(3):147-148. doi:10.3969/j.issn.1000-3606.2004.03.006</w:t>
      </w:r>
    </w:p>
    <w:p w:rsidR="00A8025D" w:rsidRPr="00A8025D" w:rsidRDefault="00A8025D" w:rsidP="00A8025D">
      <w:pPr>
        <w:pStyle w:val="EndNoteBibliography"/>
      </w:pPr>
      <w:r w:rsidRPr="00A8025D">
        <w:t>48.</w:t>
      </w:r>
      <w:r w:rsidRPr="00A8025D">
        <w:tab/>
        <w:t xml:space="preserve">Xu J. Level of TNFα in Viral Myocarditis and Its Relationship with Serum CK and cTNT. </w:t>
      </w:r>
      <w:r w:rsidRPr="00A8025D">
        <w:rPr>
          <w:i/>
        </w:rPr>
        <w:t>Chinese Journal of Disdiagnostics</w:t>
      </w:r>
      <w:r w:rsidRPr="00A8025D">
        <w:t>. 2003;3(10):1543-1543. doi:10.3969/j.issn.1009-6647.2003.10.067</w:t>
      </w:r>
    </w:p>
    <w:p w:rsidR="00A8025D" w:rsidRPr="00A8025D" w:rsidRDefault="00A8025D" w:rsidP="00A8025D">
      <w:pPr>
        <w:pStyle w:val="EndNoteBibliography"/>
      </w:pPr>
      <w:r w:rsidRPr="00A8025D">
        <w:t>49.</w:t>
      </w:r>
      <w:r w:rsidRPr="00A8025D">
        <w:tab/>
        <w:t xml:space="preserve">Xu Z, Pan X, Lu Q, et al. The clinical significance of cTnT and TNF-αin acute stage of viral myocarditis. </w:t>
      </w:r>
      <w:r w:rsidRPr="00A8025D">
        <w:rPr>
          <w:i/>
        </w:rPr>
        <w:lastRenderedPageBreak/>
        <w:t>J Clin Cardiol</w:t>
      </w:r>
      <w:r w:rsidRPr="00A8025D">
        <w:t>. 2002;18(3):98-99. doi:10.3969/j.issn.1001-1439.2002.03.002</w:t>
      </w:r>
    </w:p>
    <w:p w:rsidR="00A8025D" w:rsidRPr="00A8025D" w:rsidRDefault="00A8025D" w:rsidP="00A8025D">
      <w:pPr>
        <w:pStyle w:val="EndNoteBibliography"/>
      </w:pPr>
      <w:r w:rsidRPr="00A8025D">
        <w:t>50.</w:t>
      </w:r>
      <w:r w:rsidRPr="00A8025D">
        <w:tab/>
        <w:t xml:space="preserve">Huang W, Huang H, Wei Y, Wei Z, Pan H. Detection of cytokines in acute stage of viral myocarditis in children and its clinical significance. </w:t>
      </w:r>
      <w:r w:rsidRPr="00A8025D">
        <w:rPr>
          <w:i/>
        </w:rPr>
        <w:t>Journal of Guangxi Medical University</w:t>
      </w:r>
      <w:r w:rsidRPr="00A8025D">
        <w:t>. 2002;19(2):221-222. doi:10.3969/j.issn.1005-930X.2002.02.031</w:t>
      </w:r>
    </w:p>
    <w:p w:rsidR="00A8025D" w:rsidRPr="00A8025D" w:rsidRDefault="00A8025D" w:rsidP="00A8025D">
      <w:pPr>
        <w:pStyle w:val="EndNoteBibliography"/>
      </w:pPr>
      <w:r w:rsidRPr="00A8025D">
        <w:t>51.</w:t>
      </w:r>
      <w:r w:rsidRPr="00A8025D">
        <w:tab/>
        <w:t xml:space="preserve">Zhu C, Zhang J, Yang M, Ding B. CHANGES OF TNF, sIL-2R, IL-6, IL-8 LEVELS, T-LYMPHOCYTE SUBSETS AND THEIR CLINICAL SIGNIFICANCES IN PATIENTS WITH VIRAL MYOCARDITIS OR IDIOPATHIC DILATED CARDIOMYOPATHY. </w:t>
      </w:r>
      <w:r w:rsidRPr="00A8025D">
        <w:rPr>
          <w:i/>
        </w:rPr>
        <w:t xml:space="preserve">Journal of Jiangsu Clinical Medicine </w:t>
      </w:r>
      <w:r w:rsidRPr="00A8025D">
        <w:t>2001;5(5):378-380. doi:10.3969/j.issn.1672-2353.2001.05.006</w:t>
      </w:r>
    </w:p>
    <w:p w:rsidR="00A8025D" w:rsidRPr="00A8025D" w:rsidRDefault="00A8025D" w:rsidP="00A8025D">
      <w:pPr>
        <w:pStyle w:val="EndNoteBibliography"/>
      </w:pPr>
      <w:r w:rsidRPr="00A8025D">
        <w:t>52.</w:t>
      </w:r>
      <w:r w:rsidRPr="00A8025D">
        <w:tab/>
        <w:t xml:space="preserve">Liu Y, Chen Q, Chen W. Clinical significance of serum TNF-α and IL-6 determination in children with viral myocarditis. </w:t>
      </w:r>
      <w:r w:rsidRPr="00A8025D">
        <w:rPr>
          <w:i/>
        </w:rPr>
        <w:t>Tianjin Med J</w:t>
      </w:r>
      <w:r w:rsidRPr="00A8025D">
        <w:t>. 2001;29(9):552-553. doi:10.3969/j.issn.0253-9896.2001.09.017</w:t>
      </w:r>
    </w:p>
    <w:p w:rsidR="00A8025D" w:rsidRPr="00A8025D" w:rsidRDefault="00A8025D" w:rsidP="00A8025D">
      <w:pPr>
        <w:pStyle w:val="EndNoteBibliography"/>
      </w:pPr>
      <w:r w:rsidRPr="00A8025D">
        <w:t>53.</w:t>
      </w:r>
      <w:r w:rsidRPr="00A8025D">
        <w:tab/>
        <w:t xml:space="preserve">Lin L, Wang X, Liang Y, Zhang L, Yu Y. Detection of cellular immune function in patients with dilated cardiomyopathy and viral myocarditis. </w:t>
      </w:r>
      <w:r w:rsidRPr="00A8025D">
        <w:rPr>
          <w:i/>
        </w:rPr>
        <w:t>Journal of Cardiovascular and Pulmonary Diseases</w:t>
      </w:r>
      <w:r w:rsidRPr="00A8025D">
        <w:t>. 2001;20(4):231-232. doi:10.3969/j.issn.1007-5062.2001.04.013</w:t>
      </w:r>
    </w:p>
    <w:p w:rsidR="00A8025D" w:rsidRPr="00A8025D" w:rsidRDefault="00A8025D" w:rsidP="00A8025D">
      <w:pPr>
        <w:pStyle w:val="EndNoteBibliography"/>
      </w:pPr>
      <w:r w:rsidRPr="00A8025D">
        <w:t>54.</w:t>
      </w:r>
      <w:r w:rsidRPr="00A8025D">
        <w:tab/>
        <w:t>Cao J, Pang J, Liu S. Clinical significance of detection of nitrogen monoxide and tumor</w:t>
      </w:r>
    </w:p>
    <w:p w:rsidR="00A8025D" w:rsidRPr="00A8025D" w:rsidRDefault="00A8025D" w:rsidP="00A8025D">
      <w:pPr>
        <w:pStyle w:val="EndNoteBibliography"/>
      </w:pPr>
      <w:r w:rsidRPr="00A8025D">
        <w:t xml:space="preserve">necrosis factor contents in patients with viral myocarditis. </w:t>
      </w:r>
      <w:r w:rsidRPr="00A8025D">
        <w:rPr>
          <w:i/>
        </w:rPr>
        <w:t>Journal of Clinical Cardiology</w:t>
      </w:r>
      <w:r w:rsidRPr="00A8025D">
        <w:t xml:space="preserve">. 2001;014(2):16-17. </w:t>
      </w:r>
    </w:p>
    <w:p w:rsidR="00A8025D" w:rsidRPr="00A8025D" w:rsidRDefault="00A8025D" w:rsidP="00A8025D">
      <w:pPr>
        <w:pStyle w:val="EndNoteBibliography"/>
      </w:pPr>
      <w:r w:rsidRPr="00A8025D">
        <w:t>55.</w:t>
      </w:r>
      <w:r w:rsidRPr="00A8025D">
        <w:tab/>
        <w:t xml:space="preserve">Ding Y, Zhang F, Deng S. Detection of serum cytokines in children with viral myocarditis in acute stage and its significance. </w:t>
      </w:r>
      <w:r w:rsidRPr="00A8025D">
        <w:rPr>
          <w:i/>
        </w:rPr>
        <w:t>Journal of Clinical Pediatrics</w:t>
      </w:r>
      <w:r w:rsidRPr="00A8025D">
        <w:t>. 2000;18(4):211-213. doi:10.3969/j.issn.1000-3606.2000.04.010</w:t>
      </w:r>
    </w:p>
    <w:p w:rsidR="00A8025D" w:rsidRPr="00A8025D" w:rsidRDefault="00A8025D" w:rsidP="00A8025D">
      <w:pPr>
        <w:pStyle w:val="EndNoteBibliography"/>
      </w:pPr>
      <w:r w:rsidRPr="00A8025D">
        <w:t>56.</w:t>
      </w:r>
      <w:r w:rsidRPr="00A8025D">
        <w:tab/>
        <w:t xml:space="preserve">Sun J, Han Y, Li S, Fu W, Lu J. Detection and clinical significance of serum nitric oxide and tumor necrosis factor in children with viral myocarditis. </w:t>
      </w:r>
      <w:r w:rsidRPr="00A8025D">
        <w:rPr>
          <w:i/>
        </w:rPr>
        <w:t>Journal of Clinical Pediatrics</w:t>
      </w:r>
      <w:r w:rsidRPr="00A8025D">
        <w:t xml:space="preserve">. 1998;(06):400-401. </w:t>
      </w:r>
    </w:p>
    <w:p w:rsidR="00A8025D" w:rsidRPr="00A8025D" w:rsidRDefault="00A8025D" w:rsidP="00A8025D">
      <w:pPr>
        <w:pStyle w:val="EndNoteBibliography"/>
      </w:pPr>
      <w:r w:rsidRPr="00A8025D">
        <w:t>57.</w:t>
      </w:r>
      <w:r w:rsidRPr="00A8025D">
        <w:tab/>
        <w:t xml:space="preserve">Liu X, Gao H, Li Y, Bai C, Li R. VARIANT OF T LYMPHOCYTE SUBSETS AND SERUM TUMOR NECROSIS FACTOR OF CHILDREN WITH VIRAL MYOCARDITIS. </w:t>
      </w:r>
      <w:r w:rsidRPr="00A8025D">
        <w:rPr>
          <w:i/>
        </w:rPr>
        <w:t>Cellular &amp; molecular immunology</w:t>
      </w:r>
      <w:r w:rsidRPr="00A8025D">
        <w:t xml:space="preserve">. 1998;(5):73-75. </w:t>
      </w:r>
    </w:p>
    <w:p w:rsidR="00A8025D" w:rsidRPr="00A8025D" w:rsidRDefault="00A8025D" w:rsidP="00A8025D">
      <w:pPr>
        <w:pStyle w:val="EndNoteBibliography"/>
      </w:pPr>
      <w:r w:rsidRPr="00A8025D">
        <w:t>58.</w:t>
      </w:r>
      <w:r w:rsidRPr="00A8025D">
        <w:tab/>
        <w:t xml:space="preserve">Li W, Yin Y, Wu y. Changes of IL-1 and TNF in acute viral myocarditis and primary dilated cardiomyopathy. </w:t>
      </w:r>
      <w:r w:rsidRPr="00A8025D">
        <w:rPr>
          <w:i/>
        </w:rPr>
        <w:t>Journal of Norman Bethune University of MedicalScience</w:t>
      </w:r>
      <w:r w:rsidRPr="00A8025D">
        <w:t xml:space="preserve">. 1998;(5):495-496. </w:t>
      </w:r>
    </w:p>
    <w:p w:rsidR="00A8025D" w:rsidRPr="00A8025D" w:rsidRDefault="00A8025D" w:rsidP="00A8025D">
      <w:pPr>
        <w:pStyle w:val="EndNoteBibliography"/>
      </w:pPr>
      <w:r w:rsidRPr="00A8025D">
        <w:t>59.</w:t>
      </w:r>
      <w:r w:rsidRPr="00A8025D">
        <w:tab/>
        <w:t xml:space="preserve">Xiang R, Li R, Chen X, et al. Observation on the changes of serum soluble interleukin-2 receptor and tumor necrosis factor-α activity in viral myocarditis. </w:t>
      </w:r>
      <w:r w:rsidRPr="00A8025D">
        <w:rPr>
          <w:i/>
        </w:rPr>
        <w:t>Journal of Clinical Pediatrics</w:t>
      </w:r>
      <w:r w:rsidRPr="00A8025D">
        <w:t xml:space="preserve">. 1997;(5):322-323. </w:t>
      </w:r>
    </w:p>
    <w:p w:rsidR="00A8025D" w:rsidRPr="00A8025D" w:rsidRDefault="00A8025D" w:rsidP="00A8025D">
      <w:pPr>
        <w:pStyle w:val="EndNoteBibliography"/>
      </w:pPr>
      <w:r w:rsidRPr="00A8025D">
        <w:t>60.</w:t>
      </w:r>
      <w:r w:rsidRPr="00A8025D">
        <w:tab/>
        <w:t xml:space="preserve">Ma H, Mai G, Jiang Z. Correlation between serum TNF level and myocardial enzyme in children with viral myocarditis. </w:t>
      </w:r>
      <w:r w:rsidRPr="00A8025D">
        <w:rPr>
          <w:i/>
        </w:rPr>
        <w:t>Journal of Changzhi Medical College</w:t>
      </w:r>
      <w:r w:rsidRPr="00A8025D">
        <w:t xml:space="preserve">. 1996;(4):321-322. </w:t>
      </w:r>
    </w:p>
    <w:p w:rsidR="00A8025D" w:rsidRPr="00A8025D" w:rsidRDefault="00A8025D" w:rsidP="00A8025D">
      <w:pPr>
        <w:pStyle w:val="EndNoteBibliography"/>
      </w:pPr>
      <w:r w:rsidRPr="00A8025D">
        <w:t>61.</w:t>
      </w:r>
      <w:r w:rsidRPr="00A8025D">
        <w:tab/>
        <w:t xml:space="preserve">Xu L, Chen X, Hua X, Jiang M, Lin Z. Changes of plasma tumor necrosis factor activity in children with viral myocarditis. </w:t>
      </w:r>
      <w:r w:rsidRPr="00A8025D">
        <w:rPr>
          <w:i/>
        </w:rPr>
        <w:t>Journal of Fujian Medical University</w:t>
      </w:r>
      <w:r w:rsidRPr="00A8025D">
        <w:t xml:space="preserve">. 1994;(4):395-396. </w:t>
      </w:r>
    </w:p>
    <w:p w:rsidR="00B61115" w:rsidRPr="00A8025D" w:rsidRDefault="00DC31AA" w:rsidP="00A8025D">
      <w:pPr>
        <w:widowControl/>
        <w:jc w:val="left"/>
        <w:rPr>
          <w:rFonts w:ascii="Times New Roman" w:hAnsi="Times New Roman" w:cs="Times New Roman" w:hint="eastAsia"/>
          <w:b/>
          <w:bCs/>
          <w:sz w:val="22"/>
          <w:szCs w:val="32"/>
        </w:rPr>
      </w:pPr>
      <w:r>
        <w:rPr>
          <w:rFonts w:ascii="Times New Roman" w:hAnsi="Times New Roman" w:cs="Times New Roman"/>
        </w:rPr>
        <w:fldChar w:fldCharType="end"/>
      </w:r>
    </w:p>
    <w:sectPr w:rsidR="00B61115" w:rsidRPr="00A8025D" w:rsidSect="000F172C"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43CC3" w:rsidRDefault="00F43CC3" w:rsidP="00B61115">
      <w:r>
        <w:separator/>
      </w:r>
    </w:p>
  </w:endnote>
  <w:endnote w:type="continuationSeparator" w:id="0">
    <w:p w:rsidR="00F43CC3" w:rsidRDefault="00F43CC3" w:rsidP="00B6111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00378038"/>
      <w:docPartObj>
        <w:docPartGallery w:val="Page Numbers (Bottom of Page)"/>
        <w:docPartUnique/>
      </w:docPartObj>
    </w:sdtPr>
    <w:sdtEndPr/>
    <w:sdtContent>
      <w:p w:rsidR="000F172C" w:rsidRDefault="000F172C">
        <w:pPr>
          <w:pStyle w:val="a4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8025D" w:rsidRPr="00A8025D">
          <w:rPr>
            <w:noProof/>
            <w:lang w:val="zh-CN"/>
          </w:rPr>
          <w:t>13</w:t>
        </w:r>
        <w:r>
          <w:fldChar w:fldCharType="end"/>
        </w:r>
      </w:p>
    </w:sdtContent>
  </w:sdt>
  <w:p w:rsidR="002B2561" w:rsidRDefault="002B2561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43CC3" w:rsidRDefault="00F43CC3" w:rsidP="00B61115">
      <w:r>
        <w:separator/>
      </w:r>
    </w:p>
  </w:footnote>
  <w:footnote w:type="continuationSeparator" w:id="0">
    <w:p w:rsidR="00F43CC3" w:rsidRDefault="00F43CC3" w:rsidP="00B6111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67B48F5"/>
    <w:multiLevelType w:val="multilevel"/>
    <w:tmpl w:val="04743DC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i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i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i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i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i/>
      </w:rPr>
    </w:lvl>
  </w:abstractNum>
  <w:abstractNum w:abstractNumId="1" w15:restartNumberingAfterBreak="0">
    <w:nsid w:val="09E84934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  <w:i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default"/>
        <w:i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default"/>
        <w:i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default"/>
        <w:i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default"/>
        <w:i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default"/>
        <w:i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default"/>
        <w:i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default"/>
        <w:i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default"/>
        <w:i/>
      </w:rPr>
    </w:lvl>
  </w:abstractNum>
  <w:abstractNum w:abstractNumId="2" w15:restartNumberingAfterBreak="0">
    <w:nsid w:val="33405E6D"/>
    <w:multiLevelType w:val="multilevel"/>
    <w:tmpl w:val="04743DC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i/>
      </w:rPr>
    </w:lvl>
    <w:lvl w:ilvl="1">
      <w:start w:val="1"/>
      <w:numFmt w:val="decimal"/>
      <w:lvlText w:val="%1.%2"/>
      <w:lvlJc w:val="left"/>
      <w:pPr>
        <w:ind w:left="502" w:hanging="360"/>
      </w:pPr>
      <w:rPr>
        <w:rFonts w:hint="default"/>
        <w:i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i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i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i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i/>
      </w:rPr>
    </w:lvl>
  </w:abstractNum>
  <w:abstractNum w:abstractNumId="3" w15:restartNumberingAfterBreak="0">
    <w:nsid w:val="4C6A46FE"/>
    <w:multiLevelType w:val="multilevel"/>
    <w:tmpl w:val="04743DC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i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i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i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i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i/>
      </w:rPr>
    </w:lvl>
  </w:abstractNum>
  <w:abstractNum w:abstractNumId="4" w15:restartNumberingAfterBreak="0">
    <w:nsid w:val="67FE5109"/>
    <w:multiLevelType w:val="multilevel"/>
    <w:tmpl w:val="04743DC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i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i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i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i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i/>
      </w:rPr>
    </w:lvl>
  </w:abstractNum>
  <w:abstractNum w:abstractNumId="5" w15:restartNumberingAfterBreak="0">
    <w:nsid w:val="7AA26495"/>
    <w:multiLevelType w:val="multilevel"/>
    <w:tmpl w:val="04743DC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i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i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i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i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i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4"/>
  </w:num>
  <w:num w:numId="5">
    <w:abstractNumId w:val="5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C2NDUzMTc0MTQxMTBX0lEKTi0uzszPAykwqQUAqUWwT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A 11th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2zr2xtgfttrfe9rvlxtp9odxaefaxftd5v&quot;&gt;PCD&lt;record-ids&gt;&lt;item&gt;2263&lt;/item&gt;&lt;item&gt;2264&lt;/item&gt;&lt;item&gt;2265&lt;/item&gt;&lt;item&gt;2266&lt;/item&gt;&lt;item&gt;2267&lt;/item&gt;&lt;item&gt;2268&lt;/item&gt;&lt;item&gt;2269&lt;/item&gt;&lt;item&gt;2270&lt;/item&gt;&lt;item&gt;2271&lt;/item&gt;&lt;item&gt;2272&lt;/item&gt;&lt;item&gt;2273&lt;/item&gt;&lt;item&gt;2274&lt;/item&gt;&lt;item&gt;2275&lt;/item&gt;&lt;item&gt;2278&lt;/item&gt;&lt;item&gt;2279&lt;/item&gt;&lt;item&gt;2280&lt;/item&gt;&lt;item&gt;2281&lt;/item&gt;&lt;item&gt;2283&lt;/item&gt;&lt;item&gt;2284&lt;/item&gt;&lt;item&gt;2285&lt;/item&gt;&lt;item&gt;2286&lt;/item&gt;&lt;item&gt;2287&lt;/item&gt;&lt;item&gt;2288&lt;/item&gt;&lt;item&gt;2289&lt;/item&gt;&lt;item&gt;2290&lt;/item&gt;&lt;item&gt;2291&lt;/item&gt;&lt;item&gt;2293&lt;/item&gt;&lt;item&gt;2294&lt;/item&gt;&lt;item&gt;2295&lt;/item&gt;&lt;item&gt;2296&lt;/item&gt;&lt;item&gt;2297&lt;/item&gt;&lt;item&gt;2298&lt;/item&gt;&lt;item&gt;2299&lt;/item&gt;&lt;item&gt;2300&lt;/item&gt;&lt;item&gt;2302&lt;/item&gt;&lt;item&gt;2303&lt;/item&gt;&lt;item&gt;2304&lt;/item&gt;&lt;item&gt;2305&lt;/item&gt;&lt;item&gt;2307&lt;/item&gt;&lt;item&gt;2308&lt;/item&gt;&lt;item&gt;2309&lt;/item&gt;&lt;item&gt;2310&lt;/item&gt;&lt;item&gt;2311&lt;/item&gt;&lt;item&gt;2312&lt;/item&gt;&lt;item&gt;2313&lt;/item&gt;&lt;item&gt;2314&lt;/item&gt;&lt;item&gt;2315&lt;/item&gt;&lt;item&gt;2316&lt;/item&gt;&lt;item&gt;2317&lt;/item&gt;&lt;item&gt;2318&lt;/item&gt;&lt;item&gt;2319&lt;/item&gt;&lt;item&gt;2320&lt;/item&gt;&lt;item&gt;2321&lt;/item&gt;&lt;item&gt;2322&lt;/item&gt;&lt;item&gt;2326&lt;/item&gt;&lt;item&gt;2327&lt;/item&gt;&lt;item&gt;2328&lt;/item&gt;&lt;item&gt;2329&lt;/item&gt;&lt;item&gt;2330&lt;/item&gt;&lt;item&gt;2331&lt;/item&gt;&lt;item&gt;2332&lt;/item&gt;&lt;/record-ids&gt;&lt;/item&gt;&lt;/Libraries&gt;"/>
  </w:docVars>
  <w:rsids>
    <w:rsidRoot w:val="00D558A6"/>
    <w:rsid w:val="00025CFC"/>
    <w:rsid w:val="000F172C"/>
    <w:rsid w:val="000F1B6A"/>
    <w:rsid w:val="00202E7C"/>
    <w:rsid w:val="00245046"/>
    <w:rsid w:val="00247FBC"/>
    <w:rsid w:val="002B2561"/>
    <w:rsid w:val="002F378C"/>
    <w:rsid w:val="00531DE6"/>
    <w:rsid w:val="00565FE3"/>
    <w:rsid w:val="00702D83"/>
    <w:rsid w:val="007D65AC"/>
    <w:rsid w:val="00946B57"/>
    <w:rsid w:val="00A8025D"/>
    <w:rsid w:val="00B61115"/>
    <w:rsid w:val="00C43668"/>
    <w:rsid w:val="00CE3170"/>
    <w:rsid w:val="00D43ACC"/>
    <w:rsid w:val="00D558A6"/>
    <w:rsid w:val="00D56FD4"/>
    <w:rsid w:val="00DC31AA"/>
    <w:rsid w:val="00F43CC3"/>
    <w:rsid w:val="00FA5158"/>
    <w:rsid w:val="00FB5D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A2AA0EAA-05BE-41FE-8D98-8BE5F2A0A1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0F1B6A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2B2561"/>
    <w:pPr>
      <w:keepNext/>
      <w:keepLines/>
      <w:spacing w:before="260" w:after="260" w:line="416" w:lineRule="auto"/>
      <w:outlineLvl w:val="1"/>
    </w:pPr>
    <w:rPr>
      <w:rFonts w:asciiTheme="majorHAnsi" w:eastAsia="Times New Roman" w:hAnsiTheme="majorHAnsi" w:cstheme="majorBidi"/>
      <w:b/>
      <w:bCs/>
      <w:sz w:val="22"/>
      <w:szCs w:val="32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2B2561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6111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61115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B6111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61115"/>
    <w:rPr>
      <w:sz w:val="18"/>
      <w:szCs w:val="18"/>
    </w:rPr>
  </w:style>
  <w:style w:type="character" w:customStyle="1" w:styleId="2Char">
    <w:name w:val="标题 2 Char"/>
    <w:basedOn w:val="a0"/>
    <w:link w:val="2"/>
    <w:uiPriority w:val="9"/>
    <w:rsid w:val="002B2561"/>
    <w:rPr>
      <w:rFonts w:asciiTheme="majorHAnsi" w:eastAsia="Times New Roman" w:hAnsiTheme="majorHAnsi" w:cstheme="majorBidi"/>
      <w:b/>
      <w:bCs/>
      <w:sz w:val="22"/>
      <w:szCs w:val="32"/>
    </w:rPr>
  </w:style>
  <w:style w:type="character" w:customStyle="1" w:styleId="3Char">
    <w:name w:val="标题 3 Char"/>
    <w:basedOn w:val="a0"/>
    <w:link w:val="3"/>
    <w:uiPriority w:val="9"/>
    <w:semiHidden/>
    <w:rsid w:val="002B2561"/>
    <w:rPr>
      <w:b/>
      <w:bCs/>
      <w:sz w:val="32"/>
      <w:szCs w:val="32"/>
    </w:rPr>
  </w:style>
  <w:style w:type="character" w:styleId="a5">
    <w:name w:val="Intense Emphasis"/>
    <w:basedOn w:val="a0"/>
    <w:uiPriority w:val="21"/>
    <w:qFormat/>
    <w:rsid w:val="002B2561"/>
    <w:rPr>
      <w:rFonts w:eastAsia="Times New Roman"/>
      <w:b w:val="0"/>
      <w:bCs/>
      <w:i/>
      <w:iCs/>
      <w:color w:val="5B9BD5" w:themeColor="accent1"/>
      <w:sz w:val="22"/>
    </w:rPr>
  </w:style>
  <w:style w:type="paragraph" w:styleId="a6">
    <w:name w:val="List Paragraph"/>
    <w:basedOn w:val="a"/>
    <w:uiPriority w:val="34"/>
    <w:qFormat/>
    <w:rsid w:val="002B2561"/>
    <w:pPr>
      <w:ind w:firstLineChars="200" w:firstLine="420"/>
    </w:pPr>
  </w:style>
  <w:style w:type="character" w:customStyle="1" w:styleId="fontstyle01">
    <w:name w:val="fontstyle01"/>
    <w:basedOn w:val="a0"/>
    <w:rsid w:val="002B2561"/>
    <w:rPr>
      <w:rFonts w:ascii="TimesNewRomanPSMT" w:hAnsi="TimesNewRomanPSMT" w:hint="default"/>
      <w:b w:val="0"/>
      <w:bCs w:val="0"/>
      <w:i w:val="0"/>
      <w:iCs w:val="0"/>
      <w:color w:val="000000"/>
      <w:sz w:val="20"/>
      <w:szCs w:val="20"/>
    </w:rPr>
  </w:style>
  <w:style w:type="table" w:styleId="a7">
    <w:name w:val="Table Grid"/>
    <w:basedOn w:val="a1"/>
    <w:qFormat/>
    <w:rsid w:val="00FB5D04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Char">
    <w:name w:val="标题 1 Char"/>
    <w:basedOn w:val="a0"/>
    <w:link w:val="1"/>
    <w:uiPriority w:val="9"/>
    <w:rsid w:val="000F1B6A"/>
    <w:rPr>
      <w:b/>
      <w:bCs/>
      <w:kern w:val="44"/>
      <w:sz w:val="44"/>
      <w:szCs w:val="44"/>
    </w:rPr>
  </w:style>
  <w:style w:type="paragraph" w:styleId="TOC">
    <w:name w:val="TOC Heading"/>
    <w:basedOn w:val="1"/>
    <w:next w:val="a"/>
    <w:uiPriority w:val="39"/>
    <w:unhideWhenUsed/>
    <w:qFormat/>
    <w:rsid w:val="000F1B6A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10">
    <w:name w:val="toc 1"/>
    <w:basedOn w:val="a"/>
    <w:next w:val="a"/>
    <w:autoRedefine/>
    <w:uiPriority w:val="39"/>
    <w:unhideWhenUsed/>
    <w:rsid w:val="000F1B6A"/>
  </w:style>
  <w:style w:type="paragraph" w:styleId="20">
    <w:name w:val="toc 2"/>
    <w:basedOn w:val="a"/>
    <w:next w:val="a"/>
    <w:autoRedefine/>
    <w:uiPriority w:val="39"/>
    <w:unhideWhenUsed/>
    <w:rsid w:val="000F1B6A"/>
    <w:pPr>
      <w:ind w:leftChars="200" w:left="420"/>
    </w:pPr>
  </w:style>
  <w:style w:type="paragraph" w:styleId="30">
    <w:name w:val="toc 3"/>
    <w:basedOn w:val="a"/>
    <w:next w:val="a"/>
    <w:autoRedefine/>
    <w:uiPriority w:val="39"/>
    <w:unhideWhenUsed/>
    <w:rsid w:val="000F1B6A"/>
    <w:pPr>
      <w:ind w:leftChars="400" w:left="840"/>
    </w:pPr>
  </w:style>
  <w:style w:type="character" w:styleId="a8">
    <w:name w:val="Hyperlink"/>
    <w:basedOn w:val="a0"/>
    <w:uiPriority w:val="99"/>
    <w:unhideWhenUsed/>
    <w:rsid w:val="000F1B6A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531DE6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531DE6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531DE6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531DE6"/>
    <w:rPr>
      <w:rFonts w:ascii="Calibri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tif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hyperlink" Target="http://dx.doi.org/10.1159/000453185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8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10" Type="http://schemas.openxmlformats.org/officeDocument/2006/relationships/image" Target="media/image2.tif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DFAC3FC-61C6-460B-B352-7F7C473A9A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6</TotalTime>
  <Pages>1</Pages>
  <Words>2841</Words>
  <Characters>16196</Characters>
  <Application>Microsoft Office Word</Application>
  <DocSecurity>0</DocSecurity>
  <Lines>134</Lines>
  <Paragraphs>37</Paragraphs>
  <ScaleCrop>false</ScaleCrop>
  <Company/>
  <LinksUpToDate>false</LinksUpToDate>
  <CharactersWithSpaces>190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dmin</cp:lastModifiedBy>
  <cp:revision>13</cp:revision>
  <dcterms:created xsi:type="dcterms:W3CDTF">2021-11-03T06:47:00Z</dcterms:created>
  <dcterms:modified xsi:type="dcterms:W3CDTF">2021-11-15T02:34:00Z</dcterms:modified>
</cp:coreProperties>
</file>